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AE550E" w14:textId="232535E0" w:rsidR="0010610F" w:rsidRPr="00F550D2" w:rsidRDefault="006565D6" w:rsidP="000F6A3A">
      <w:pPr>
        <w:spacing w:line="276" w:lineRule="auto"/>
        <w:jc w:val="both"/>
        <w:rPr>
          <w:b/>
        </w:rPr>
      </w:pPr>
      <w:r>
        <w:rPr>
          <w:b/>
        </w:rPr>
        <w:t xml:space="preserve">Supplementary </w:t>
      </w:r>
      <w:r w:rsidR="008B0B52">
        <w:rPr>
          <w:b/>
        </w:rPr>
        <w:t>f</w:t>
      </w:r>
      <w:r>
        <w:rPr>
          <w:b/>
        </w:rPr>
        <w:t>ile 1a</w:t>
      </w:r>
    </w:p>
    <w:p w14:paraId="650D3D76" w14:textId="77777777" w:rsidR="0010610F" w:rsidRPr="00F550D2" w:rsidRDefault="0010610F" w:rsidP="0010610F">
      <w:pPr>
        <w:spacing w:line="276" w:lineRule="auto"/>
        <w:jc w:val="both"/>
        <w:rPr>
          <w:b/>
        </w:rPr>
      </w:pPr>
    </w:p>
    <w:tbl>
      <w:tblPr>
        <w:tblStyle w:val="TableGridLight1"/>
        <w:tblW w:w="8665" w:type="dxa"/>
        <w:tblBorders>
          <w:top w:val="single" w:sz="2" w:space="0" w:color="auto"/>
          <w:left w:val="none" w:sz="0" w:space="0" w:color="auto"/>
          <w:bottom w:val="single" w:sz="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0"/>
        <w:gridCol w:w="1980"/>
        <w:gridCol w:w="2100"/>
        <w:gridCol w:w="2335"/>
      </w:tblGrid>
      <w:tr w:rsidR="0010610F" w:rsidRPr="00F550D2" w14:paraId="6BA7360A" w14:textId="77777777" w:rsidTr="0EC56E77">
        <w:trPr>
          <w:trHeight w:val="342"/>
        </w:trPr>
        <w:tc>
          <w:tcPr>
            <w:tcW w:w="2250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hideMark/>
          </w:tcPr>
          <w:p w14:paraId="7C035273" w14:textId="13EF5CC2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980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</w:tcPr>
          <w:p w14:paraId="124EC973" w14:textId="69FC3FFA" w:rsidR="0010610F" w:rsidRPr="00F550D2" w:rsidRDefault="0010610F" w:rsidP="0EC56E77">
            <w:pPr>
              <w:spacing w:line="276" w:lineRule="auto"/>
              <w:jc w:val="both"/>
              <w:rPr>
                <w:b/>
                <w:bCs/>
                <w:sz w:val="20"/>
                <w:szCs w:val="20"/>
                <w:lang w:val="en-GB"/>
              </w:rPr>
            </w:pPr>
            <w:r w:rsidRPr="00F550D2">
              <w:rPr>
                <w:b/>
                <w:bCs/>
                <w:sz w:val="20"/>
                <w:szCs w:val="20"/>
                <w:lang w:val="en-GB"/>
              </w:rPr>
              <w:t>HipBST</w:t>
            </w:r>
            <w:r w:rsidRPr="00F550D2">
              <w:rPr>
                <w:b/>
                <w:bCs/>
                <w:sz w:val="20"/>
                <w:szCs w:val="20"/>
                <w:vertAlign w:val="superscript"/>
                <w:lang w:val="en-GB"/>
              </w:rPr>
              <w:t>D233Q</w:t>
            </w:r>
          </w:p>
        </w:tc>
        <w:tc>
          <w:tcPr>
            <w:tcW w:w="2100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hideMark/>
          </w:tcPr>
          <w:p w14:paraId="267F0635" w14:textId="06EE5174" w:rsidR="0010610F" w:rsidRPr="00F550D2" w:rsidRDefault="0010610F" w:rsidP="0EC56E77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b/>
                <w:bCs/>
                <w:sz w:val="20"/>
                <w:szCs w:val="20"/>
                <w:lang w:val="en-GB"/>
              </w:rPr>
              <w:t>HipBST</w:t>
            </w:r>
            <w:r w:rsidRPr="00F550D2">
              <w:rPr>
                <w:b/>
                <w:bCs/>
                <w:sz w:val="20"/>
                <w:szCs w:val="20"/>
                <w:vertAlign w:val="superscript"/>
                <w:lang w:val="en-GB"/>
              </w:rPr>
              <w:t>S57A</w:t>
            </w:r>
          </w:p>
        </w:tc>
        <w:tc>
          <w:tcPr>
            <w:tcW w:w="2335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</w:tcPr>
          <w:p w14:paraId="721DDF9D" w14:textId="77777777" w:rsidR="0010610F" w:rsidRPr="00F550D2" w:rsidRDefault="0010610F" w:rsidP="0010610F">
            <w:pPr>
              <w:spacing w:line="276" w:lineRule="auto"/>
              <w:jc w:val="both"/>
              <w:rPr>
                <w:b/>
                <w:bCs/>
                <w:sz w:val="20"/>
                <w:szCs w:val="20"/>
                <w:lang w:val="en-GB"/>
              </w:rPr>
            </w:pPr>
            <w:r w:rsidRPr="00F550D2">
              <w:rPr>
                <w:b/>
                <w:bCs/>
                <w:sz w:val="20"/>
                <w:szCs w:val="20"/>
                <w:lang w:val="en-GB"/>
              </w:rPr>
              <w:t>HipBST</w:t>
            </w:r>
            <w:r w:rsidRPr="00F550D2">
              <w:rPr>
                <w:b/>
                <w:sz w:val="20"/>
                <w:szCs w:val="20"/>
                <w:vertAlign w:val="superscript"/>
                <w:lang w:val="en-GB"/>
              </w:rPr>
              <w:t>S59A</w:t>
            </w:r>
          </w:p>
        </w:tc>
      </w:tr>
      <w:tr w:rsidR="0010610F" w:rsidRPr="00F550D2" w14:paraId="3D1AAFFA" w14:textId="77777777" w:rsidTr="0EC56E77">
        <w:trPr>
          <w:trHeight w:val="2002"/>
        </w:trPr>
        <w:tc>
          <w:tcPr>
            <w:tcW w:w="2250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14:paraId="08D113F3" w14:textId="77777777" w:rsidR="0010610F" w:rsidRPr="00F550D2" w:rsidRDefault="0010610F" w:rsidP="00D35232">
            <w:pPr>
              <w:spacing w:line="276" w:lineRule="auto"/>
              <w:rPr>
                <w:b/>
                <w:i/>
                <w:sz w:val="20"/>
                <w:szCs w:val="20"/>
                <w:lang w:val="en-GB"/>
              </w:rPr>
            </w:pPr>
            <w:r w:rsidRPr="00F550D2">
              <w:rPr>
                <w:b/>
                <w:bCs/>
                <w:i/>
                <w:sz w:val="20"/>
                <w:szCs w:val="20"/>
                <w:lang w:val="en-GB"/>
              </w:rPr>
              <w:t xml:space="preserve">Data Collection </w:t>
            </w:r>
          </w:p>
          <w:p w14:paraId="57F6FD8F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Wavelength (Å)</w:t>
            </w:r>
          </w:p>
          <w:p w14:paraId="396A3E33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Resolution range (Å)</w:t>
            </w:r>
          </w:p>
          <w:p w14:paraId="3BE10FE8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Space group</w:t>
            </w:r>
          </w:p>
          <w:p w14:paraId="442C07E7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Unit cell dimensions</w:t>
            </w:r>
            <w:r w:rsidRPr="00F550D2">
              <w:rPr>
                <w:bCs/>
                <w:sz w:val="20"/>
                <w:szCs w:val="20"/>
                <w:lang w:val="en-GB"/>
              </w:rPr>
              <w:br/>
              <w:t xml:space="preserve">  a, b, c, (Å)</w:t>
            </w:r>
          </w:p>
          <w:p w14:paraId="683813D7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</w:t>
            </w:r>
            <w:r w:rsidRPr="00F550D2">
              <w:rPr>
                <w:bCs/>
                <w:i/>
                <w:sz w:val="20"/>
                <w:szCs w:val="20"/>
                <w:lang w:val="en-GB"/>
              </w:rPr>
              <w:t>α, β, γ</w:t>
            </w:r>
            <w:r w:rsidRPr="00F550D2">
              <w:rPr>
                <w:bCs/>
                <w:sz w:val="20"/>
                <w:szCs w:val="20"/>
                <w:lang w:val="en-GB"/>
              </w:rPr>
              <w:t xml:space="preserve"> (</w:t>
            </w:r>
            <w:r w:rsidRPr="00F550D2">
              <w:rPr>
                <w:bCs/>
                <w:sz w:val="20"/>
                <w:szCs w:val="20"/>
                <w:vertAlign w:val="superscript"/>
                <w:lang w:val="en-GB"/>
              </w:rPr>
              <w:t>o</w:t>
            </w:r>
            <w:r w:rsidRPr="00F550D2">
              <w:rPr>
                <w:bCs/>
                <w:sz w:val="20"/>
                <w:szCs w:val="20"/>
                <w:lang w:val="en-GB"/>
              </w:rPr>
              <w:t>)</w:t>
            </w:r>
          </w:p>
        </w:tc>
        <w:tc>
          <w:tcPr>
            <w:tcW w:w="1980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14:paraId="0D2F39F5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67CF2133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.54180</w:t>
            </w:r>
          </w:p>
          <w:p w14:paraId="1039A062" w14:textId="7575AE54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49.9–2.9 (3.0–2.9)*</w:t>
            </w:r>
          </w:p>
          <w:p w14:paraId="0DCA96F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C121</w:t>
            </w:r>
            <w:r w:rsidRPr="00F550D2">
              <w:rPr>
                <w:sz w:val="20"/>
                <w:szCs w:val="20"/>
                <w:lang w:val="en-GB"/>
              </w:rPr>
              <w:br/>
            </w:r>
          </w:p>
          <w:p w14:paraId="6CD3DBBE" w14:textId="71D58728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81.66,106.47, 57.75</w:t>
            </w:r>
            <w:r w:rsidRPr="00F550D2">
              <w:rPr>
                <w:lang w:val="en-GB"/>
              </w:rPr>
              <w:br/>
            </w:r>
            <w:r w:rsidRPr="00F550D2">
              <w:rPr>
                <w:sz w:val="20"/>
                <w:szCs w:val="20"/>
                <w:lang w:val="en-GB"/>
              </w:rPr>
              <w:t>90, 90.75, 90</w:t>
            </w:r>
          </w:p>
        </w:tc>
        <w:tc>
          <w:tcPr>
            <w:tcW w:w="2100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14:paraId="4A5E00A9" w14:textId="4F9C2176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134C4045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97625</w:t>
            </w:r>
          </w:p>
          <w:p w14:paraId="6F4A479E" w14:textId="397E4610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46.9–2.4 (2.</w:t>
            </w:r>
            <w:r w:rsidR="004C1FCB" w:rsidRPr="00F550D2">
              <w:rPr>
                <w:sz w:val="20"/>
                <w:szCs w:val="20"/>
                <w:lang w:val="en-GB"/>
              </w:rPr>
              <w:t>5</w:t>
            </w:r>
            <w:r w:rsidRPr="00F550D2">
              <w:rPr>
                <w:sz w:val="20"/>
                <w:szCs w:val="20"/>
                <w:lang w:val="en-GB"/>
              </w:rPr>
              <w:t>–2.4)*</w:t>
            </w:r>
          </w:p>
          <w:p w14:paraId="0FAA6D3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C121</w:t>
            </w:r>
          </w:p>
          <w:p w14:paraId="182C915A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00D0F048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81.68, 106.07, 57.56</w:t>
            </w:r>
            <w:r w:rsidRPr="00F550D2">
              <w:rPr>
                <w:sz w:val="20"/>
                <w:szCs w:val="20"/>
                <w:lang w:val="en-GB"/>
              </w:rPr>
              <w:br/>
              <w:t>90, 90.65, 90</w:t>
            </w:r>
          </w:p>
        </w:tc>
        <w:tc>
          <w:tcPr>
            <w:tcW w:w="2335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14:paraId="6A9EB1AD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65132A8A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.54180</w:t>
            </w:r>
          </w:p>
          <w:p w14:paraId="2B53DCA1" w14:textId="1094FA5D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50.4–3.34 (3.5 – 3.4)*</w:t>
            </w:r>
          </w:p>
          <w:p w14:paraId="4B43E6ED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C121</w:t>
            </w:r>
          </w:p>
          <w:p w14:paraId="06FEF528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7E0FB7F3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85.26, 107.15, 58.45</w:t>
            </w:r>
          </w:p>
          <w:p w14:paraId="3C10DCDD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0, 90.71, 90</w:t>
            </w:r>
          </w:p>
        </w:tc>
      </w:tr>
      <w:tr w:rsidR="0010610F" w:rsidRPr="00F550D2" w14:paraId="3A5B0D84" w14:textId="77777777" w:rsidTr="0EC56E77">
        <w:trPr>
          <w:trHeight w:val="342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DDD606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Total reflection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761FAF1" w14:textId="036AD89B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74,587 (7,335)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068739B" w14:textId="178E44F8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625,868 (25,597)</w:t>
            </w:r>
          </w:p>
        </w:tc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</w:tcPr>
          <w:p w14:paraId="3227C97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41,777 (4,068)</w:t>
            </w:r>
          </w:p>
        </w:tc>
      </w:tr>
      <w:tr w:rsidR="0010610F" w:rsidRPr="00F550D2" w14:paraId="3A6277BF" w14:textId="77777777" w:rsidTr="0EC56E77">
        <w:trPr>
          <w:trHeight w:val="342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222437D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Unique reflection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D129DD9" w14:textId="350470BA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37,716 (3,719)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83F7A4" w14:textId="52F57C8F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66,117 (6,503)</w:t>
            </w:r>
          </w:p>
        </w:tc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</w:tcPr>
          <w:p w14:paraId="6CC01143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2,580 (2,193)</w:t>
            </w:r>
          </w:p>
        </w:tc>
      </w:tr>
      <w:tr w:rsidR="0010610F" w:rsidRPr="00F550D2" w14:paraId="077056B1" w14:textId="77777777" w:rsidTr="0EC56E77">
        <w:trPr>
          <w:trHeight w:val="342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98AEE7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Multiplicity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4E3222E6" w14:textId="06654ED0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.0 (2.0)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7ACFEC" w14:textId="292B3513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.5 (3.9)</w:t>
            </w:r>
          </w:p>
        </w:tc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</w:tcPr>
          <w:p w14:paraId="6C87824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.9 (1.9)</w:t>
            </w:r>
          </w:p>
        </w:tc>
      </w:tr>
      <w:tr w:rsidR="0010610F" w:rsidRPr="00F550D2" w14:paraId="388A291E" w14:textId="77777777" w:rsidTr="0EC56E77">
        <w:trPr>
          <w:trHeight w:val="342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BA724E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Completeness (%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D7450E3" w14:textId="778D40B9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9.8 (99.3)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AC00868" w14:textId="64D6FDE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9.9 (99.4)</w:t>
            </w:r>
          </w:p>
        </w:tc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</w:tcPr>
          <w:p w14:paraId="740F512C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87.71 (84.84)</w:t>
            </w:r>
          </w:p>
        </w:tc>
      </w:tr>
      <w:tr w:rsidR="0010610F" w:rsidRPr="00F550D2" w14:paraId="2A785710" w14:textId="77777777" w:rsidTr="0EC56E77">
        <w:trPr>
          <w:trHeight w:val="342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7583845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proofErr w:type="spellStart"/>
            <w:r w:rsidRPr="00F550D2">
              <w:rPr>
                <w:bCs/>
                <w:sz w:val="20"/>
                <w:szCs w:val="20"/>
                <w:lang w:val="en-GB"/>
              </w:rPr>
              <w:t>R</w:t>
            </w:r>
            <w:r w:rsidRPr="00F550D2">
              <w:rPr>
                <w:bCs/>
                <w:sz w:val="20"/>
                <w:szCs w:val="20"/>
                <w:vertAlign w:val="subscript"/>
                <w:lang w:val="en-GB"/>
              </w:rPr>
              <w:t>meas</w:t>
            </w:r>
            <w:proofErr w:type="spellEnd"/>
            <w:r w:rsidRPr="00F550D2">
              <w:rPr>
                <w:bCs/>
                <w:sz w:val="20"/>
                <w:szCs w:val="20"/>
                <w:lang w:val="en-GB"/>
              </w:rPr>
              <w:t xml:space="preserve"> (%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073ADDB" w14:textId="00F8FE22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13 (1.105)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7376C5" w14:textId="5343F046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27 (0.08)</w:t>
            </w:r>
          </w:p>
        </w:tc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</w:tcPr>
          <w:p w14:paraId="2EA05D4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17 (1.01)</w:t>
            </w:r>
          </w:p>
        </w:tc>
      </w:tr>
      <w:tr w:rsidR="0010610F" w:rsidRPr="00F550D2" w14:paraId="190E6342" w14:textId="77777777" w:rsidTr="0EC56E77">
        <w:trPr>
          <w:trHeight w:val="342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B0D4CE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I/σ(I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2C4884B" w14:textId="6B3A1AD1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6.62 (0.86)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BE0D46D" w14:textId="4714E274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0.3 (0.72)</w:t>
            </w:r>
          </w:p>
        </w:tc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</w:tcPr>
          <w:p w14:paraId="0B42418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7.10 (0.93)</w:t>
            </w:r>
          </w:p>
        </w:tc>
      </w:tr>
      <w:tr w:rsidR="0010610F" w:rsidRPr="00F550D2" w14:paraId="7BC6B2F3" w14:textId="77777777" w:rsidTr="0EC56E77">
        <w:trPr>
          <w:trHeight w:val="342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02A2E8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CC</w:t>
            </w:r>
            <w:r w:rsidRPr="00F550D2">
              <w:rPr>
                <w:bCs/>
                <w:sz w:val="20"/>
                <w:szCs w:val="20"/>
                <w:vertAlign w:val="subscript"/>
                <w:lang w:val="en-GB"/>
              </w:rPr>
              <w:t>1/2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03205E4" w14:textId="2F23B42C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99 (0.37)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308681" w14:textId="5B6440BA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99 (0.37)</w:t>
            </w:r>
          </w:p>
        </w:tc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</w:tcPr>
          <w:p w14:paraId="78A4F61A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97 (0.43)</w:t>
            </w:r>
          </w:p>
        </w:tc>
      </w:tr>
      <w:tr w:rsidR="0010610F" w:rsidRPr="00F550D2" w14:paraId="04E3B3E9" w14:textId="77777777" w:rsidTr="0EC56E77">
        <w:trPr>
          <w:trHeight w:val="3530"/>
        </w:trPr>
        <w:tc>
          <w:tcPr>
            <w:tcW w:w="2250" w:type="dxa"/>
            <w:tcBorders>
              <w:top w:val="nil"/>
              <w:left w:val="nil"/>
              <w:bottom w:val="single" w:sz="2" w:space="0" w:color="auto"/>
              <w:right w:val="nil"/>
            </w:tcBorders>
            <w:hideMark/>
          </w:tcPr>
          <w:p w14:paraId="10CC1395" w14:textId="77777777" w:rsidR="0010610F" w:rsidRPr="00F550D2" w:rsidRDefault="0010610F" w:rsidP="00D35232">
            <w:pPr>
              <w:spacing w:line="276" w:lineRule="auto"/>
              <w:rPr>
                <w:i/>
                <w:sz w:val="20"/>
                <w:szCs w:val="20"/>
                <w:lang w:val="en-GB"/>
              </w:rPr>
            </w:pPr>
            <w:r w:rsidRPr="00F550D2">
              <w:rPr>
                <w:b/>
                <w:bCs/>
                <w:i/>
                <w:sz w:val="20"/>
                <w:szCs w:val="20"/>
                <w:lang w:val="en-GB"/>
              </w:rPr>
              <w:t xml:space="preserve">Refinement  </w:t>
            </w:r>
          </w:p>
          <w:p w14:paraId="001805FD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Average B-factor (Å</w:t>
            </w:r>
            <w:r w:rsidRPr="00F550D2">
              <w:rPr>
                <w:bCs/>
                <w:sz w:val="20"/>
                <w:szCs w:val="20"/>
                <w:vertAlign w:val="superscript"/>
                <w:lang w:val="en-GB"/>
              </w:rPr>
              <w:t>2</w:t>
            </w:r>
            <w:r w:rsidRPr="00F550D2">
              <w:rPr>
                <w:bCs/>
                <w:sz w:val="20"/>
                <w:szCs w:val="20"/>
                <w:lang w:val="en-GB"/>
              </w:rPr>
              <w:t>)</w:t>
            </w:r>
          </w:p>
          <w:p w14:paraId="34AA59A2" w14:textId="77777777" w:rsidR="0010610F" w:rsidRPr="00F550D2" w:rsidRDefault="0010610F" w:rsidP="00D35232">
            <w:pPr>
              <w:spacing w:line="276" w:lineRule="auto"/>
              <w:rPr>
                <w:bCs/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protein</w:t>
            </w:r>
          </w:p>
          <w:p w14:paraId="063D6177" w14:textId="77777777" w:rsidR="0010610F" w:rsidRPr="00F550D2" w:rsidRDefault="0010610F" w:rsidP="00D35232">
            <w:pPr>
              <w:spacing w:line="276" w:lineRule="auto"/>
              <w:rPr>
                <w:bCs/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ligands</w:t>
            </w:r>
          </w:p>
          <w:p w14:paraId="7BD0C986" w14:textId="77777777" w:rsidR="0010610F" w:rsidRPr="00F550D2" w:rsidRDefault="0010610F" w:rsidP="00D35232">
            <w:pPr>
              <w:spacing w:line="276" w:lineRule="auto"/>
              <w:rPr>
                <w:bCs/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solvent</w:t>
            </w:r>
          </w:p>
          <w:p w14:paraId="13D01BD5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No. of reflections</w:t>
            </w:r>
          </w:p>
          <w:p w14:paraId="31C8817D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No. of reflections (free)</w:t>
            </w:r>
          </w:p>
          <w:p w14:paraId="741C5A58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R-work (%)</w:t>
            </w:r>
          </w:p>
          <w:p w14:paraId="7EC2DC2C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R-free (%)</w:t>
            </w:r>
          </w:p>
          <w:p w14:paraId="14858E15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Number of</w:t>
            </w:r>
          </w:p>
          <w:p w14:paraId="62A8661D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protein (residues)</w:t>
            </w:r>
          </w:p>
          <w:p w14:paraId="71623FFF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solvent (atoms)</w:t>
            </w:r>
          </w:p>
          <w:p w14:paraId="613E1531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ligand (atoms)</w:t>
            </w:r>
          </w:p>
          <w:p w14:paraId="25BFE6DF" w14:textId="77777777" w:rsidR="0010610F" w:rsidRPr="00F550D2" w:rsidRDefault="0010610F" w:rsidP="00D35232">
            <w:pPr>
              <w:spacing w:line="276" w:lineRule="auto"/>
              <w:rPr>
                <w:bCs/>
                <w:sz w:val="20"/>
                <w:szCs w:val="20"/>
                <w:lang w:val="en-GB"/>
              </w:rPr>
            </w:pPr>
            <w:proofErr w:type="spellStart"/>
            <w:r w:rsidRPr="00F550D2">
              <w:rPr>
                <w:bCs/>
                <w:sz w:val="20"/>
                <w:szCs w:val="20"/>
                <w:lang w:val="en-GB"/>
              </w:rPr>
              <w:t>rmsd</w:t>
            </w:r>
            <w:proofErr w:type="spellEnd"/>
            <w:r w:rsidRPr="00F550D2">
              <w:rPr>
                <w:bCs/>
                <w:sz w:val="20"/>
                <w:szCs w:val="20"/>
                <w:lang w:val="en-GB"/>
              </w:rPr>
              <w:t xml:space="preserve"> (bonds, Å) </w:t>
            </w:r>
          </w:p>
          <w:p w14:paraId="4E08CC55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proofErr w:type="spellStart"/>
            <w:r w:rsidRPr="00F550D2">
              <w:rPr>
                <w:bCs/>
                <w:sz w:val="20"/>
                <w:szCs w:val="20"/>
                <w:lang w:val="en-GB"/>
              </w:rPr>
              <w:t>rmsd</w:t>
            </w:r>
            <w:proofErr w:type="spellEnd"/>
            <w:r w:rsidRPr="00F550D2">
              <w:rPr>
                <w:bCs/>
                <w:sz w:val="20"/>
                <w:szCs w:val="20"/>
                <w:lang w:val="en-GB"/>
              </w:rPr>
              <w:t xml:space="preserve"> (angles, degrees)</w:t>
            </w:r>
          </w:p>
          <w:p w14:paraId="4293B21E" w14:textId="77777777" w:rsidR="0010610F" w:rsidRPr="00F550D2" w:rsidRDefault="0010610F" w:rsidP="00D35232">
            <w:pPr>
              <w:spacing w:line="276" w:lineRule="auto"/>
              <w:rPr>
                <w:bCs/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Rotamer outliers (%)</w:t>
            </w:r>
          </w:p>
          <w:p w14:paraId="37250F8D" w14:textId="77777777" w:rsidR="0010610F" w:rsidRPr="00F550D2" w:rsidRDefault="0010610F" w:rsidP="00D35232">
            <w:pPr>
              <w:spacing w:line="276" w:lineRule="auto"/>
              <w:rPr>
                <w:bCs/>
                <w:sz w:val="20"/>
                <w:szCs w:val="20"/>
                <w:lang w:val="en-GB"/>
              </w:rPr>
            </w:pPr>
            <w:proofErr w:type="spellStart"/>
            <w:r w:rsidRPr="00F550D2">
              <w:rPr>
                <w:bCs/>
                <w:sz w:val="20"/>
                <w:szCs w:val="20"/>
                <w:lang w:val="en-GB"/>
              </w:rPr>
              <w:t>Clashscore</w:t>
            </w:r>
            <w:proofErr w:type="spellEnd"/>
          </w:p>
          <w:p w14:paraId="23D26838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>Ramachandran statistics</w:t>
            </w:r>
            <w:r w:rsidRPr="00F550D2">
              <w:rPr>
                <w:bCs/>
                <w:sz w:val="20"/>
                <w:szCs w:val="20"/>
                <w:lang w:val="en-GB"/>
              </w:rPr>
              <w:br/>
              <w:t xml:space="preserve">  favoured (%)</w:t>
            </w:r>
          </w:p>
          <w:p w14:paraId="59F4F792" w14:textId="77777777" w:rsidR="0010610F" w:rsidRPr="00F550D2" w:rsidRDefault="0010610F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allowed (%)</w:t>
            </w:r>
          </w:p>
          <w:p w14:paraId="14CE329A" w14:textId="77777777" w:rsidR="0010610F" w:rsidRPr="00F550D2" w:rsidRDefault="0010610F" w:rsidP="00D35232">
            <w:pPr>
              <w:spacing w:line="276" w:lineRule="auto"/>
              <w:rPr>
                <w:bCs/>
                <w:sz w:val="20"/>
                <w:szCs w:val="20"/>
                <w:lang w:val="en-GB"/>
              </w:rPr>
            </w:pPr>
            <w:r w:rsidRPr="00F550D2">
              <w:rPr>
                <w:bCs/>
                <w:sz w:val="20"/>
                <w:szCs w:val="20"/>
                <w:lang w:val="en-GB"/>
              </w:rPr>
              <w:t xml:space="preserve">  outliers (%)</w:t>
            </w:r>
          </w:p>
          <w:p w14:paraId="38AD69D9" w14:textId="77777777" w:rsidR="00DC7E82" w:rsidRPr="00F550D2" w:rsidRDefault="00DC7E82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Rama-Z score</w:t>
            </w:r>
          </w:p>
          <w:p w14:paraId="13DAB3D1" w14:textId="3E170697" w:rsidR="00DC7E82" w:rsidRPr="00F550D2" w:rsidRDefault="00DC7E82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 xml:space="preserve">  whole</w:t>
            </w:r>
          </w:p>
          <w:p w14:paraId="1BE6A667" w14:textId="5AC6279E" w:rsidR="00DC7E82" w:rsidRPr="00F550D2" w:rsidRDefault="00DC7E82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 xml:space="preserve">  </w:t>
            </w:r>
            <w:r w:rsidR="00467DC3" w:rsidRPr="00F550D2">
              <w:rPr>
                <w:sz w:val="20"/>
                <w:szCs w:val="20"/>
                <w:lang w:val="en-GB"/>
              </w:rPr>
              <w:t>helix</w:t>
            </w:r>
          </w:p>
          <w:p w14:paraId="3BABE24E" w14:textId="77777777" w:rsidR="00DC7E82" w:rsidRPr="00F550D2" w:rsidRDefault="00954966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 xml:space="preserve">  sheet</w:t>
            </w:r>
          </w:p>
          <w:p w14:paraId="25CA83F7" w14:textId="470F974B" w:rsidR="00954966" w:rsidRPr="00F550D2" w:rsidRDefault="00954966" w:rsidP="00D35232">
            <w:pPr>
              <w:spacing w:line="276" w:lineRule="auto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 xml:space="preserve">  loo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14:paraId="07C3BEC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7B79792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8.5</w:t>
            </w:r>
          </w:p>
          <w:p w14:paraId="7E29D03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8.9</w:t>
            </w:r>
          </w:p>
          <w:p w14:paraId="2525C259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</w:t>
            </w:r>
          </w:p>
          <w:p w14:paraId="349D8741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80.0</w:t>
            </w:r>
          </w:p>
          <w:p w14:paraId="1A5AA7ED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37,706 (3,719)</w:t>
            </w:r>
          </w:p>
          <w:p w14:paraId="22E8E46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,914 (175)</w:t>
            </w:r>
          </w:p>
          <w:p w14:paraId="5B8DEFF8" w14:textId="60CA3AF2" w:rsidR="0010610F" w:rsidRPr="00F550D2" w:rsidRDefault="00C40959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9</w:t>
            </w:r>
            <w:r w:rsidR="0010610F" w:rsidRPr="00F550D2">
              <w:rPr>
                <w:sz w:val="20"/>
                <w:szCs w:val="20"/>
                <w:lang w:val="en-GB"/>
              </w:rPr>
              <w:t>.</w:t>
            </w:r>
            <w:r w:rsidR="003450BB" w:rsidRPr="00F550D2">
              <w:rPr>
                <w:sz w:val="20"/>
                <w:szCs w:val="20"/>
                <w:lang w:val="en-GB"/>
              </w:rPr>
              <w:t>5</w:t>
            </w:r>
            <w:r w:rsidR="0010610F" w:rsidRPr="00F550D2">
              <w:rPr>
                <w:sz w:val="20"/>
                <w:szCs w:val="20"/>
                <w:lang w:val="en-GB"/>
              </w:rPr>
              <w:t xml:space="preserve"> (3</w:t>
            </w:r>
            <w:r w:rsidR="00D81706" w:rsidRPr="00F550D2">
              <w:rPr>
                <w:sz w:val="20"/>
                <w:szCs w:val="20"/>
                <w:lang w:val="en-GB"/>
              </w:rPr>
              <w:t>1</w:t>
            </w:r>
            <w:r w:rsidR="0010610F" w:rsidRPr="00F550D2">
              <w:rPr>
                <w:sz w:val="20"/>
                <w:szCs w:val="20"/>
                <w:lang w:val="en-GB"/>
              </w:rPr>
              <w:t>.</w:t>
            </w:r>
            <w:r w:rsidR="00D81706" w:rsidRPr="00F550D2">
              <w:rPr>
                <w:sz w:val="20"/>
                <w:szCs w:val="20"/>
                <w:lang w:val="en-GB"/>
              </w:rPr>
              <w:t>8</w:t>
            </w:r>
            <w:r w:rsidR="0010610F" w:rsidRPr="00F550D2">
              <w:rPr>
                <w:sz w:val="20"/>
                <w:szCs w:val="20"/>
                <w:lang w:val="en-GB"/>
              </w:rPr>
              <w:t>)</w:t>
            </w:r>
          </w:p>
          <w:p w14:paraId="6F3BE6AA" w14:textId="321BF36A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2.</w:t>
            </w:r>
            <w:r w:rsidR="009B2182" w:rsidRPr="00F550D2">
              <w:rPr>
                <w:sz w:val="20"/>
                <w:szCs w:val="20"/>
                <w:lang w:val="en-GB"/>
              </w:rPr>
              <w:t>8</w:t>
            </w:r>
            <w:r w:rsidRPr="00F550D2">
              <w:rPr>
                <w:sz w:val="20"/>
                <w:szCs w:val="20"/>
                <w:lang w:val="en-GB"/>
              </w:rPr>
              <w:t xml:space="preserve"> (</w:t>
            </w:r>
            <w:r w:rsidR="009B2182" w:rsidRPr="00F550D2">
              <w:rPr>
                <w:sz w:val="20"/>
                <w:szCs w:val="20"/>
                <w:lang w:val="en-GB"/>
              </w:rPr>
              <w:t>34</w:t>
            </w:r>
            <w:r w:rsidRPr="00F550D2">
              <w:rPr>
                <w:sz w:val="20"/>
                <w:szCs w:val="20"/>
                <w:lang w:val="en-GB"/>
              </w:rPr>
              <w:t>.</w:t>
            </w:r>
            <w:r w:rsidR="00973783" w:rsidRPr="00F550D2">
              <w:rPr>
                <w:sz w:val="20"/>
                <w:szCs w:val="20"/>
                <w:lang w:val="en-GB"/>
              </w:rPr>
              <w:t>5</w:t>
            </w:r>
            <w:r w:rsidRPr="00F550D2">
              <w:rPr>
                <w:sz w:val="20"/>
                <w:szCs w:val="20"/>
                <w:lang w:val="en-GB"/>
              </w:rPr>
              <w:t>)</w:t>
            </w:r>
          </w:p>
          <w:p w14:paraId="680D0556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56929E9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,018</w:t>
            </w:r>
          </w:p>
          <w:p w14:paraId="51D9F0D9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03</w:t>
            </w:r>
          </w:p>
          <w:p w14:paraId="30F99C4F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</w:t>
            </w:r>
          </w:p>
          <w:p w14:paraId="72EE569E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011</w:t>
            </w:r>
          </w:p>
          <w:p w14:paraId="3C7DD606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.49</w:t>
            </w:r>
          </w:p>
          <w:p w14:paraId="428869F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.8</w:t>
            </w:r>
          </w:p>
          <w:p w14:paraId="0654FA2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4.4</w:t>
            </w:r>
          </w:p>
          <w:p w14:paraId="050D551B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6B86A35B" w14:textId="70AD1363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</w:t>
            </w:r>
            <w:r w:rsidR="0066236A" w:rsidRPr="00F550D2">
              <w:rPr>
                <w:sz w:val="20"/>
                <w:szCs w:val="20"/>
                <w:lang w:val="en-GB"/>
              </w:rPr>
              <w:t>5</w:t>
            </w:r>
            <w:r w:rsidRPr="00F550D2">
              <w:rPr>
                <w:sz w:val="20"/>
                <w:szCs w:val="20"/>
                <w:lang w:val="en-GB"/>
              </w:rPr>
              <w:t>.1</w:t>
            </w:r>
          </w:p>
          <w:p w14:paraId="2735BCE4" w14:textId="31E85757" w:rsidR="0010610F" w:rsidRPr="00F550D2" w:rsidRDefault="0066236A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4</w:t>
            </w:r>
            <w:r w:rsidR="0010610F" w:rsidRPr="00F550D2">
              <w:rPr>
                <w:sz w:val="20"/>
                <w:szCs w:val="20"/>
                <w:lang w:val="en-GB"/>
              </w:rPr>
              <w:t>.</w:t>
            </w:r>
            <w:r w:rsidRPr="00F550D2">
              <w:rPr>
                <w:sz w:val="20"/>
                <w:szCs w:val="20"/>
                <w:lang w:val="en-GB"/>
              </w:rPr>
              <w:t>7</w:t>
            </w:r>
          </w:p>
          <w:p w14:paraId="7B18BD00" w14:textId="77777777" w:rsidR="0010610F" w:rsidRPr="00F550D2" w:rsidRDefault="0066236A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</w:t>
            </w:r>
            <w:r w:rsidR="0010610F" w:rsidRPr="00F550D2">
              <w:rPr>
                <w:sz w:val="20"/>
                <w:szCs w:val="20"/>
                <w:lang w:val="en-GB"/>
              </w:rPr>
              <w:t>.</w:t>
            </w:r>
            <w:r w:rsidRPr="00F550D2">
              <w:rPr>
                <w:sz w:val="20"/>
                <w:szCs w:val="20"/>
                <w:lang w:val="en-GB"/>
              </w:rPr>
              <w:t>2</w:t>
            </w:r>
          </w:p>
          <w:p w14:paraId="481C7493" w14:textId="77777777" w:rsidR="00954966" w:rsidRPr="00F550D2" w:rsidRDefault="00954966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0EB7868D" w14:textId="46EC8EC1" w:rsidR="00954966" w:rsidRPr="00F550D2" w:rsidRDefault="00F57731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1.63</w:t>
            </w:r>
          </w:p>
          <w:p w14:paraId="028DD790" w14:textId="169AAD06" w:rsidR="00F57731" w:rsidRPr="00F550D2" w:rsidRDefault="00EC085E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1.27</w:t>
            </w:r>
          </w:p>
          <w:p w14:paraId="729DB7C7" w14:textId="77777777" w:rsidR="00EC085E" w:rsidRPr="00F550D2" w:rsidRDefault="009F308B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</w:t>
            </w:r>
            <w:r w:rsidR="002E187F" w:rsidRPr="00F550D2">
              <w:rPr>
                <w:sz w:val="20"/>
                <w:szCs w:val="20"/>
                <w:lang w:val="en-GB"/>
              </w:rPr>
              <w:t>1.36</w:t>
            </w:r>
          </w:p>
          <w:p w14:paraId="5FA62E0A" w14:textId="1616BC96" w:rsidR="00172D61" w:rsidRPr="00F550D2" w:rsidRDefault="00CF23D2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0.75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14:paraId="65357218" w14:textId="24ADB628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4E66FAFA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86.1</w:t>
            </w:r>
          </w:p>
          <w:p w14:paraId="5FB7371D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86.5</w:t>
            </w:r>
          </w:p>
          <w:p w14:paraId="12CA3BC3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66.7</w:t>
            </w:r>
          </w:p>
          <w:p w14:paraId="736374B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76.7</w:t>
            </w:r>
          </w:p>
          <w:p w14:paraId="49817842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66,112 (6,504)</w:t>
            </w:r>
          </w:p>
          <w:p w14:paraId="06EF457C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3,364 (326)</w:t>
            </w:r>
          </w:p>
          <w:p w14:paraId="244960CB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1.0 (42.8)</w:t>
            </w:r>
          </w:p>
          <w:p w14:paraId="2E130ECF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3.8 (46.2)</w:t>
            </w:r>
          </w:p>
          <w:p w14:paraId="2C2BE47B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2AE90EE3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,017</w:t>
            </w:r>
          </w:p>
          <w:p w14:paraId="49ECE9E3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402</w:t>
            </w:r>
          </w:p>
          <w:p w14:paraId="20D597FC" w14:textId="4BAFC5D4" w:rsidR="0010610F" w:rsidRPr="00F550D2" w:rsidRDefault="00C123A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0</w:t>
            </w:r>
            <w:r w:rsidR="0010610F" w:rsidRPr="00F550D2">
              <w:rPr>
                <w:sz w:val="20"/>
                <w:szCs w:val="20"/>
                <w:lang w:val="en-GB"/>
              </w:rPr>
              <w:br/>
              <w:t xml:space="preserve">0.013 </w:t>
            </w:r>
            <w:r w:rsidR="0010610F" w:rsidRPr="00F550D2">
              <w:rPr>
                <w:sz w:val="20"/>
                <w:szCs w:val="20"/>
                <w:lang w:val="en-GB"/>
              </w:rPr>
              <w:br/>
              <w:t>1.75</w:t>
            </w:r>
            <w:r w:rsidR="0010610F" w:rsidRPr="00F550D2">
              <w:rPr>
                <w:sz w:val="20"/>
                <w:szCs w:val="20"/>
                <w:lang w:val="en-GB"/>
              </w:rPr>
              <w:br/>
              <w:t>6.0</w:t>
            </w:r>
          </w:p>
          <w:p w14:paraId="3D34755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.7</w:t>
            </w:r>
          </w:p>
          <w:p w14:paraId="208564F1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387E341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6.0</w:t>
            </w:r>
          </w:p>
          <w:p w14:paraId="5CA11538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3.6</w:t>
            </w:r>
          </w:p>
          <w:p w14:paraId="1604BCFB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4</w:t>
            </w:r>
          </w:p>
          <w:p w14:paraId="03FE57F9" w14:textId="77777777" w:rsidR="00CF23D2" w:rsidRPr="00F550D2" w:rsidRDefault="00CF23D2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10917B46" w14:textId="77777777" w:rsidR="00CF23D2" w:rsidRPr="00F550D2" w:rsidRDefault="00CF23D2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0.44</w:t>
            </w:r>
          </w:p>
          <w:p w14:paraId="31B8B1B2" w14:textId="77777777" w:rsidR="00CF23D2" w:rsidRPr="00F550D2" w:rsidRDefault="00CF23D2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0.40</w:t>
            </w:r>
          </w:p>
          <w:p w14:paraId="3FFC2438" w14:textId="77777777" w:rsidR="00CF23D2" w:rsidRPr="00F550D2" w:rsidRDefault="007D74D7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21</w:t>
            </w:r>
          </w:p>
          <w:p w14:paraId="2AB7EE65" w14:textId="78F4564F" w:rsidR="007D74D7" w:rsidRPr="00F550D2" w:rsidRDefault="007D74D7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0.16</w:t>
            </w:r>
          </w:p>
        </w:tc>
        <w:tc>
          <w:tcPr>
            <w:tcW w:w="2335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14:paraId="6D41657E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00DF7396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19.4</w:t>
            </w:r>
          </w:p>
          <w:p w14:paraId="1761E8AF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19.9</w:t>
            </w:r>
          </w:p>
          <w:p w14:paraId="222834FA" w14:textId="3E18DB58" w:rsidR="0010610F" w:rsidRPr="00F550D2" w:rsidRDefault="00581104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18.</w:t>
            </w:r>
            <w:r w:rsidR="001777BE" w:rsidRPr="00F550D2">
              <w:rPr>
                <w:sz w:val="20"/>
                <w:szCs w:val="20"/>
                <w:lang w:val="en-GB"/>
              </w:rPr>
              <w:t>6</w:t>
            </w:r>
          </w:p>
          <w:p w14:paraId="7B853106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78.3</w:t>
            </w:r>
          </w:p>
          <w:p w14:paraId="3FB69F5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2,570 (2,193)</w:t>
            </w:r>
          </w:p>
          <w:p w14:paraId="5C0B9AE7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086 (86)</w:t>
            </w:r>
          </w:p>
          <w:p w14:paraId="44428901" w14:textId="4A47DC9E" w:rsidR="0010610F" w:rsidRPr="00F550D2" w:rsidRDefault="00D37FA7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0.2</w:t>
            </w:r>
            <w:r w:rsidR="0010610F" w:rsidRPr="00F550D2">
              <w:rPr>
                <w:sz w:val="20"/>
                <w:szCs w:val="20"/>
                <w:lang w:val="en-GB"/>
              </w:rPr>
              <w:t xml:space="preserve"> (</w:t>
            </w:r>
            <w:r w:rsidR="008347FC" w:rsidRPr="00F550D2">
              <w:rPr>
                <w:sz w:val="20"/>
                <w:szCs w:val="20"/>
                <w:lang w:val="en-GB"/>
              </w:rPr>
              <w:t>29.2</w:t>
            </w:r>
            <w:r w:rsidR="0010610F" w:rsidRPr="00F550D2">
              <w:rPr>
                <w:sz w:val="20"/>
                <w:szCs w:val="20"/>
                <w:lang w:val="en-GB"/>
              </w:rPr>
              <w:t>)</w:t>
            </w:r>
          </w:p>
          <w:p w14:paraId="478EB338" w14:textId="5E3D49BB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2</w:t>
            </w:r>
            <w:r w:rsidR="00C15E2C" w:rsidRPr="00F550D2">
              <w:rPr>
                <w:sz w:val="20"/>
                <w:szCs w:val="20"/>
                <w:lang w:val="en-GB"/>
              </w:rPr>
              <w:t>4</w:t>
            </w:r>
            <w:r w:rsidRPr="00F550D2">
              <w:rPr>
                <w:sz w:val="20"/>
                <w:szCs w:val="20"/>
                <w:lang w:val="en-GB"/>
              </w:rPr>
              <w:t>.</w:t>
            </w:r>
            <w:r w:rsidR="00C15E2C" w:rsidRPr="00F550D2">
              <w:rPr>
                <w:sz w:val="20"/>
                <w:szCs w:val="20"/>
                <w:lang w:val="en-GB"/>
              </w:rPr>
              <w:t>3</w:t>
            </w:r>
            <w:r w:rsidRPr="00F550D2">
              <w:rPr>
                <w:sz w:val="20"/>
                <w:szCs w:val="20"/>
                <w:lang w:val="en-GB"/>
              </w:rPr>
              <w:t xml:space="preserve"> (3</w:t>
            </w:r>
            <w:r w:rsidR="00FE76AD" w:rsidRPr="00F550D2">
              <w:rPr>
                <w:sz w:val="20"/>
                <w:szCs w:val="20"/>
                <w:lang w:val="en-GB"/>
              </w:rPr>
              <w:t>5</w:t>
            </w:r>
            <w:r w:rsidRPr="00F550D2">
              <w:rPr>
                <w:sz w:val="20"/>
                <w:szCs w:val="20"/>
                <w:lang w:val="en-GB"/>
              </w:rPr>
              <w:t>.4)</w:t>
            </w:r>
          </w:p>
          <w:p w14:paraId="487E4C9A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304D80F2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,023</w:t>
            </w:r>
          </w:p>
          <w:p w14:paraId="285884F4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10</w:t>
            </w:r>
          </w:p>
          <w:p w14:paraId="66F15197" w14:textId="18CDB40F" w:rsidR="0010610F" w:rsidRPr="00F550D2" w:rsidRDefault="00C123A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0</w:t>
            </w:r>
          </w:p>
          <w:p w14:paraId="52D3FC99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013</w:t>
            </w:r>
          </w:p>
          <w:p w14:paraId="298E6541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.66</w:t>
            </w:r>
          </w:p>
          <w:p w14:paraId="56CF4920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10.07</w:t>
            </w:r>
          </w:p>
          <w:p w14:paraId="69353AA5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5.8</w:t>
            </w:r>
          </w:p>
          <w:p w14:paraId="3A17CCF8" w14:textId="77777777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3E1F17B1" w14:textId="655932C2" w:rsidR="0010610F" w:rsidRPr="00F550D2" w:rsidRDefault="0010610F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9</w:t>
            </w:r>
            <w:r w:rsidR="0066236A" w:rsidRPr="00F550D2">
              <w:rPr>
                <w:sz w:val="20"/>
                <w:szCs w:val="20"/>
                <w:lang w:val="en-GB"/>
              </w:rPr>
              <w:t>5</w:t>
            </w:r>
            <w:r w:rsidRPr="00F550D2">
              <w:rPr>
                <w:sz w:val="20"/>
                <w:szCs w:val="20"/>
                <w:lang w:val="en-GB"/>
              </w:rPr>
              <w:t>.</w:t>
            </w:r>
            <w:r w:rsidR="0066236A" w:rsidRPr="00F550D2">
              <w:rPr>
                <w:sz w:val="20"/>
                <w:szCs w:val="20"/>
                <w:lang w:val="en-GB"/>
              </w:rPr>
              <w:t>6</w:t>
            </w:r>
          </w:p>
          <w:p w14:paraId="49DCB3B9" w14:textId="70367199" w:rsidR="0010610F" w:rsidRPr="00F550D2" w:rsidRDefault="0066236A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3</w:t>
            </w:r>
            <w:r w:rsidR="0010610F" w:rsidRPr="00F550D2">
              <w:rPr>
                <w:sz w:val="20"/>
                <w:szCs w:val="20"/>
                <w:lang w:val="en-GB"/>
              </w:rPr>
              <w:t>.9</w:t>
            </w:r>
          </w:p>
          <w:p w14:paraId="566B47C6" w14:textId="77777777" w:rsidR="00DC7E82" w:rsidRPr="00F550D2" w:rsidRDefault="0066236A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</w:t>
            </w:r>
            <w:r w:rsidR="0010610F" w:rsidRPr="00F550D2">
              <w:rPr>
                <w:sz w:val="20"/>
                <w:szCs w:val="20"/>
                <w:lang w:val="en-GB"/>
              </w:rPr>
              <w:t>.</w:t>
            </w:r>
            <w:r w:rsidRPr="00F550D2">
              <w:rPr>
                <w:sz w:val="20"/>
                <w:szCs w:val="20"/>
                <w:lang w:val="en-GB"/>
              </w:rPr>
              <w:t>5</w:t>
            </w:r>
          </w:p>
          <w:p w14:paraId="507921CE" w14:textId="77777777" w:rsidR="001E4581" w:rsidRPr="00F550D2" w:rsidRDefault="001E4581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</w:p>
          <w:p w14:paraId="6AA90E64" w14:textId="77777777" w:rsidR="001E4581" w:rsidRPr="00F550D2" w:rsidRDefault="0039141C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0.90</w:t>
            </w:r>
          </w:p>
          <w:p w14:paraId="444A1D52" w14:textId="77777777" w:rsidR="0039141C" w:rsidRPr="00F550D2" w:rsidRDefault="0039141C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0.48</w:t>
            </w:r>
          </w:p>
          <w:p w14:paraId="65AE9C81" w14:textId="77777777" w:rsidR="0039141C" w:rsidRPr="00F550D2" w:rsidRDefault="0039141C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0.07</w:t>
            </w:r>
          </w:p>
          <w:p w14:paraId="32E7928E" w14:textId="0BC8A5A0" w:rsidR="0039141C" w:rsidRPr="00F550D2" w:rsidRDefault="0039141C" w:rsidP="0010610F">
            <w:pPr>
              <w:spacing w:line="276" w:lineRule="auto"/>
              <w:jc w:val="both"/>
              <w:rPr>
                <w:sz w:val="20"/>
                <w:szCs w:val="20"/>
                <w:lang w:val="en-GB"/>
              </w:rPr>
            </w:pPr>
            <w:r w:rsidRPr="00F550D2">
              <w:rPr>
                <w:sz w:val="20"/>
                <w:szCs w:val="20"/>
                <w:lang w:val="en-GB"/>
              </w:rPr>
              <w:t>-0.73</w:t>
            </w:r>
          </w:p>
        </w:tc>
      </w:tr>
    </w:tbl>
    <w:p w14:paraId="03769D3B" w14:textId="77777777" w:rsidR="0010610F" w:rsidRPr="00F550D2" w:rsidRDefault="0010610F" w:rsidP="0010610F">
      <w:pPr>
        <w:spacing w:line="480" w:lineRule="auto"/>
        <w:jc w:val="both"/>
      </w:pPr>
    </w:p>
    <w:p w14:paraId="7C7F9EAF" w14:textId="77777777" w:rsidR="0010610F" w:rsidRPr="00F550D2" w:rsidRDefault="0010610F" w:rsidP="00833926">
      <w:pPr>
        <w:spacing w:line="480" w:lineRule="auto"/>
        <w:jc w:val="both"/>
        <w:rPr>
          <w:b/>
        </w:rPr>
        <w:sectPr w:rsidR="0010610F" w:rsidRPr="00F550D2" w:rsidSect="00CC62F6">
          <w:footerReference w:type="even" r:id="rId11"/>
          <w:footerReference w:type="default" r:id="rId12"/>
          <w:type w:val="continuous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385106C5" w14:textId="22F187D0" w:rsidR="00833926" w:rsidRPr="00F550D2" w:rsidRDefault="0007567A" w:rsidP="00833926">
      <w:pPr>
        <w:spacing w:line="480" w:lineRule="auto"/>
        <w:jc w:val="both"/>
        <w:rPr>
          <w:b/>
        </w:rPr>
      </w:pPr>
      <w:r>
        <w:rPr>
          <w:b/>
        </w:rPr>
        <w:br w:type="column"/>
      </w:r>
      <w:r w:rsidR="006565D6">
        <w:rPr>
          <w:b/>
        </w:rPr>
        <w:lastRenderedPageBreak/>
        <w:t xml:space="preserve">Supplementary </w:t>
      </w:r>
      <w:r w:rsidR="008B0B52">
        <w:rPr>
          <w:b/>
        </w:rPr>
        <w:t>f</w:t>
      </w:r>
      <w:r w:rsidR="006565D6">
        <w:rPr>
          <w:b/>
        </w:rPr>
        <w:t>ile 1b</w:t>
      </w:r>
    </w:p>
    <w:tbl>
      <w:tblPr>
        <w:tblStyle w:val="GridTable2"/>
        <w:tblW w:w="8926" w:type="dxa"/>
        <w:tblLook w:val="04A0" w:firstRow="1" w:lastRow="0" w:firstColumn="1" w:lastColumn="0" w:noHBand="0" w:noVBand="1"/>
      </w:tblPr>
      <w:tblGrid>
        <w:gridCol w:w="1413"/>
        <w:gridCol w:w="5103"/>
        <w:gridCol w:w="2410"/>
      </w:tblGrid>
      <w:tr w:rsidR="002A2259" w:rsidRPr="00F550D2" w14:paraId="35A7DF18" w14:textId="77777777" w:rsidTr="26BD11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1A8C840" w14:textId="77777777" w:rsidR="002A2259" w:rsidRPr="00F550D2" w:rsidRDefault="002A2259" w:rsidP="1DB8185E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00F550D2">
              <w:rPr>
                <w:i/>
                <w:iCs/>
                <w:sz w:val="20"/>
                <w:szCs w:val="20"/>
                <w:lang w:eastAsia="da-DK"/>
              </w:rPr>
              <w:t>E. coli</w:t>
            </w:r>
            <w:r w:rsidRPr="00F550D2">
              <w:rPr>
                <w:sz w:val="20"/>
                <w:szCs w:val="20"/>
                <w:lang w:eastAsia="da-DK"/>
              </w:rPr>
              <w:t xml:space="preserve"> strains </w:t>
            </w:r>
          </w:p>
        </w:tc>
        <w:tc>
          <w:tcPr>
            <w:tcW w:w="5103" w:type="dxa"/>
          </w:tcPr>
          <w:p w14:paraId="1316FEF1" w14:textId="77777777" w:rsidR="002A2259" w:rsidRPr="00F550D2" w:rsidRDefault="002A2259" w:rsidP="1DB8185E">
            <w:pPr>
              <w:jc w:val="both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Description </w:t>
            </w:r>
          </w:p>
        </w:tc>
        <w:tc>
          <w:tcPr>
            <w:tcW w:w="2410" w:type="dxa"/>
          </w:tcPr>
          <w:p w14:paraId="743F2629" w14:textId="77777777" w:rsidR="002A2259" w:rsidRPr="00F550D2" w:rsidRDefault="002A2259" w:rsidP="1DB8185E">
            <w:pPr>
              <w:jc w:val="both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Reference or source </w:t>
            </w:r>
          </w:p>
        </w:tc>
      </w:tr>
      <w:tr w:rsidR="002A2259" w:rsidRPr="00F550D2" w14:paraId="5F203596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4265A4A" w14:textId="77777777" w:rsidR="002A2259" w:rsidRPr="00F550D2" w:rsidRDefault="002A2259" w:rsidP="1DB8185E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MG1655  </w:t>
            </w:r>
          </w:p>
        </w:tc>
        <w:tc>
          <w:tcPr>
            <w:tcW w:w="5103" w:type="dxa"/>
          </w:tcPr>
          <w:p w14:paraId="4E626FB2" w14:textId="77777777" w:rsidR="002A2259" w:rsidRPr="00F550D2" w:rsidRDefault="002A2259" w:rsidP="1DB8185E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Wild-type K12 </w:t>
            </w:r>
          </w:p>
        </w:tc>
        <w:tc>
          <w:tcPr>
            <w:tcW w:w="2410" w:type="dxa"/>
          </w:tcPr>
          <w:p w14:paraId="3163DCF3" w14:textId="6AEAB9A0" w:rsidR="002A2259" w:rsidRPr="00F550D2" w:rsidRDefault="00BB2690" w:rsidP="1DB8185E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CbGF0dG5lcjwvQXV0aG9yPjxZZWFyPjE5OTc8L1llYXI+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 </w:instrText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CbGF0dG5lcjwvQXV0aG9yPjxZZWFyPjE5OTc8L1llYXI+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.DATA </w:instrText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separate"/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(Blattner</w:t>
            </w:r>
            <w:r w:rsidRPr="00BB2690">
              <w:rPr>
                <w:i/>
                <w:color w:val="000000"/>
                <w:sz w:val="20"/>
                <w:szCs w:val="20"/>
                <w:shd w:val="clear" w:color="auto" w:fill="E1E3E6"/>
                <w:lang w:eastAsia="da-DK"/>
              </w:rPr>
              <w:t xml:space="preserve"> et al.</w:t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, 1997)</w:t>
            </w:r>
            <w:r w:rsidRPr="00BB2690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  <w:r w:rsidR="002A2259" w:rsidRPr="00F550D2">
              <w:rPr>
                <w:sz w:val="20"/>
                <w:szCs w:val="20"/>
                <w:lang w:eastAsia="da-DK"/>
              </w:rPr>
              <w:t> </w:t>
            </w:r>
          </w:p>
        </w:tc>
      </w:tr>
      <w:tr w:rsidR="001C6DE2" w:rsidRPr="00F550D2" w14:paraId="11E25308" w14:textId="77777777" w:rsidTr="26BD113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0F25791" w14:textId="130932E3" w:rsidR="001C6DE2" w:rsidRPr="00F550D2" w:rsidRDefault="001C6DE2" w:rsidP="1DB8185E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B28</w:t>
            </w:r>
          </w:p>
        </w:tc>
        <w:tc>
          <w:tcPr>
            <w:tcW w:w="5103" w:type="dxa"/>
          </w:tcPr>
          <w:p w14:paraId="5C1628FF" w14:textId="00834BBF" w:rsidR="001C6DE2" w:rsidRPr="001C6DE2" w:rsidRDefault="001C6DE2" w:rsidP="1DB8185E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</w:rPr>
              <w:t xml:space="preserve">MG1655 </w:t>
            </w:r>
            <w:r w:rsidRPr="26BD1130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26BD1130">
              <w:rPr>
                <w:i/>
                <w:iCs/>
                <w:sz w:val="20"/>
                <w:szCs w:val="20"/>
              </w:rPr>
              <w:t>lacIZYA</w:t>
            </w:r>
            <w:proofErr w:type="spellEnd"/>
          </w:p>
        </w:tc>
        <w:tc>
          <w:tcPr>
            <w:tcW w:w="2410" w:type="dxa"/>
          </w:tcPr>
          <w:p w14:paraId="592F97E0" w14:textId="460F0EFD" w:rsidR="009B6333" w:rsidRPr="00F550D2" w:rsidRDefault="009B6333" w:rsidP="1DB8185E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pPr>
            <w:r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Laboratory collection</w:t>
            </w:r>
          </w:p>
        </w:tc>
      </w:tr>
    </w:tbl>
    <w:p w14:paraId="52D12F78" w14:textId="7FCC5BE8" w:rsidR="001E30ED" w:rsidRPr="00F550D2" w:rsidRDefault="001E30ED" w:rsidP="00833926">
      <w:pPr>
        <w:spacing w:line="480" w:lineRule="auto"/>
        <w:jc w:val="both"/>
      </w:pPr>
    </w:p>
    <w:tbl>
      <w:tblPr>
        <w:tblStyle w:val="GridTable2"/>
        <w:tblW w:w="8926" w:type="dxa"/>
        <w:tblLook w:val="04A0" w:firstRow="1" w:lastRow="0" w:firstColumn="1" w:lastColumn="0" w:noHBand="0" w:noVBand="1"/>
      </w:tblPr>
      <w:tblGrid>
        <w:gridCol w:w="1413"/>
        <w:gridCol w:w="5103"/>
        <w:gridCol w:w="2410"/>
      </w:tblGrid>
      <w:tr w:rsidR="001E30ED" w:rsidRPr="00F550D2" w14:paraId="440D6D9F" w14:textId="77777777" w:rsidTr="26BD11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E16FA1E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lasmid </w:t>
            </w:r>
          </w:p>
        </w:tc>
        <w:tc>
          <w:tcPr>
            <w:tcW w:w="5103" w:type="dxa"/>
          </w:tcPr>
          <w:p w14:paraId="12861D7A" w14:textId="32A39624" w:rsidR="001E30ED" w:rsidRPr="00F550D2" w:rsidRDefault="001E30ED" w:rsidP="000734A0">
            <w:pPr>
              <w:jc w:val="both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Description</w:t>
            </w:r>
          </w:p>
        </w:tc>
        <w:tc>
          <w:tcPr>
            <w:tcW w:w="2410" w:type="dxa"/>
          </w:tcPr>
          <w:p w14:paraId="3E259D39" w14:textId="77777777" w:rsidR="001E30ED" w:rsidRPr="00F550D2" w:rsidRDefault="001E30ED" w:rsidP="000734A0">
            <w:pPr>
              <w:jc w:val="both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Reference or source </w:t>
            </w:r>
          </w:p>
        </w:tc>
      </w:tr>
      <w:tr w:rsidR="001E30ED" w:rsidRPr="00F550D2" w14:paraId="347EE95D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2334567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BAD33 </w:t>
            </w:r>
          </w:p>
        </w:tc>
        <w:tc>
          <w:tcPr>
            <w:tcW w:w="5103" w:type="dxa"/>
          </w:tcPr>
          <w:p w14:paraId="13FA55B0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 xml:space="preserve">p15 </w:t>
            </w:r>
            <w:proofErr w:type="spellStart"/>
            <w:r w:rsidRPr="00F550D2">
              <w:rPr>
                <w:i/>
                <w:iCs/>
                <w:sz w:val="20"/>
                <w:szCs w:val="20"/>
                <w:lang w:eastAsia="da-DK"/>
              </w:rPr>
              <w:t>araC</w:t>
            </w:r>
            <w:proofErr w:type="spellEnd"/>
            <w:r w:rsidRPr="00F550D2">
              <w:rPr>
                <w:i/>
                <w:iCs/>
                <w:sz w:val="20"/>
                <w:szCs w:val="20"/>
                <w:lang w:eastAsia="da-DK"/>
              </w:rPr>
              <w:t xml:space="preserve"> </w:t>
            </w:r>
            <w:r w:rsidRPr="00F550D2">
              <w:rPr>
                <w:sz w:val="20"/>
                <w:szCs w:val="20"/>
                <w:lang w:eastAsia="da-DK"/>
              </w:rPr>
              <w:t>P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BAD</w:t>
            </w:r>
            <w:r w:rsidRPr="00F550D2">
              <w:rPr>
                <w:sz w:val="20"/>
                <w:szCs w:val="20"/>
                <w:lang w:eastAsia="da-DK"/>
              </w:rPr>
              <w:t xml:space="preserve">, </w:t>
            </w:r>
            <w:proofErr w:type="spellStart"/>
            <w:r w:rsidRPr="00F550D2">
              <w:rPr>
                <w:sz w:val="20"/>
                <w:szCs w:val="20"/>
                <w:lang w:eastAsia="da-DK"/>
              </w:rPr>
              <w:t>Cm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r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> </w:t>
            </w:r>
          </w:p>
        </w:tc>
        <w:tc>
          <w:tcPr>
            <w:tcW w:w="2410" w:type="dxa"/>
          </w:tcPr>
          <w:p w14:paraId="05B60F8B" w14:textId="694373F1" w:rsidR="001E30ED" w:rsidRPr="00F550D2" w:rsidRDefault="00CA64E3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fldChar w:fldCharType="begin">
                <w:fldData xml:space="preserve">PEVuZE5vdGU+PENpdGU+PEF1dGhvcj5HdXptYW48L0F1dGhvcj48WWVhcj4xOTk1PC9ZZWFyPjxS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instrText xml:space="preserve"> ADDIN EN.CITE </w:instrText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fldChar w:fldCharType="begin">
                <w:fldData xml:space="preserve">PEVuZE5vdGU+PENpdGU+PEF1dGhvcj5HdXptYW48L0F1dGhvcj48WWVhcj4xOTk1PC9ZZWFyPjxS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instrText xml:space="preserve"> ADDIN EN.CITE.DATA </w:instrText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fldChar w:fldCharType="separate"/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t>(Guzman</w:t>
            </w:r>
            <w:r w:rsidRPr="00CA64E3">
              <w:rPr>
                <w:i/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t xml:space="preserve"> et al.</w:t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t>, 1995)</w:t>
            </w:r>
            <w:r w:rsidRPr="00CA64E3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</w:p>
        </w:tc>
      </w:tr>
      <w:tr w:rsidR="001C6DE2" w:rsidRPr="00F550D2" w14:paraId="412AC05B" w14:textId="77777777" w:rsidTr="26BD113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A6AC0F0" w14:textId="52612E5F" w:rsidR="001C6DE2" w:rsidRPr="00F550D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GH254</w:t>
            </w:r>
          </w:p>
        </w:tc>
        <w:tc>
          <w:tcPr>
            <w:tcW w:w="5103" w:type="dxa"/>
          </w:tcPr>
          <w:p w14:paraId="3C787441" w14:textId="1110D379" w:rsidR="001C6DE2" w:rsidRPr="007F7EF9" w:rsidRDefault="001C6DE2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perscript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 xml:space="preserve">Mini-R1, </w:t>
            </w:r>
            <w:proofErr w:type="spellStart"/>
            <w:r w:rsidRPr="26BD1130">
              <w:rPr>
                <w:i/>
                <w:iCs/>
                <w:sz w:val="20"/>
                <w:szCs w:val="20"/>
                <w:lang w:eastAsia="da-DK"/>
              </w:rPr>
              <w:t>lacZYA</w:t>
            </w:r>
            <w:proofErr w:type="spellEnd"/>
            <w:r w:rsidRPr="26BD1130">
              <w:rPr>
                <w:sz w:val="20"/>
                <w:szCs w:val="20"/>
                <w:lang w:eastAsia="da-DK"/>
              </w:rPr>
              <w:t xml:space="preserve"> transcriptional fusion vector, </w:t>
            </w:r>
            <w:proofErr w:type="spellStart"/>
            <w:r w:rsidRPr="26BD1130">
              <w:rPr>
                <w:sz w:val="20"/>
                <w:szCs w:val="20"/>
                <w:lang w:eastAsia="da-DK"/>
              </w:rPr>
              <w:t>Kan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r</w:t>
            </w:r>
            <w:proofErr w:type="spellEnd"/>
          </w:p>
        </w:tc>
        <w:tc>
          <w:tcPr>
            <w:tcW w:w="2410" w:type="dxa"/>
          </w:tcPr>
          <w:p w14:paraId="7410BCE0" w14:textId="63908C89" w:rsidR="001C6DE2" w:rsidRPr="00F550D2" w:rsidRDefault="001C6DE2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pPr>
            <w:r w:rsidRPr="001C6DE2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Laboratory collection</w:t>
            </w:r>
          </w:p>
        </w:tc>
      </w:tr>
      <w:tr w:rsidR="001E30ED" w:rsidRPr="00D0067D" w14:paraId="1FF2C089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F97BE84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NDM220 </w:t>
            </w:r>
          </w:p>
        </w:tc>
        <w:tc>
          <w:tcPr>
            <w:tcW w:w="5103" w:type="dxa"/>
          </w:tcPr>
          <w:p w14:paraId="4B747644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 xml:space="preserve">Mini-R1 </w:t>
            </w:r>
            <w:proofErr w:type="spellStart"/>
            <w:r w:rsidRPr="00F550D2">
              <w:rPr>
                <w:i/>
                <w:iCs/>
                <w:sz w:val="20"/>
                <w:szCs w:val="20"/>
                <w:lang w:eastAsia="da-DK"/>
              </w:rPr>
              <w:t>lacI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q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 xml:space="preserve"> P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A1/04/03</w:t>
            </w:r>
            <w:r w:rsidRPr="00F550D2">
              <w:rPr>
                <w:sz w:val="20"/>
                <w:szCs w:val="20"/>
                <w:lang w:eastAsia="da-DK"/>
              </w:rPr>
              <w:t xml:space="preserve">, </w:t>
            </w:r>
            <w:proofErr w:type="spellStart"/>
            <w:r w:rsidRPr="00F550D2">
              <w:rPr>
                <w:sz w:val="20"/>
                <w:szCs w:val="20"/>
                <w:lang w:eastAsia="da-DK"/>
              </w:rPr>
              <w:t>Amp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r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> </w:t>
            </w:r>
          </w:p>
        </w:tc>
        <w:tc>
          <w:tcPr>
            <w:tcW w:w="2410" w:type="dxa"/>
          </w:tcPr>
          <w:p w14:paraId="4DE9DDE7" w14:textId="5DB9ABF0" w:rsidR="001E30ED" w:rsidRPr="00D0067D" w:rsidRDefault="00D0067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da-DK"/>
              </w:rPr>
            </w:pPr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fldChar w:fldCharType="begin">
                <w:fldData xml:space="preserve">PEVuZE5vdGU+PENpdGU+PEF1dGhvcj5Hb3RmcmVkc2VuPC9BdXRob3I+PFllYXI+MTk5ODwvWWVh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</w:fldData>
              </w:fldChar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instrText xml:space="preserve"> ADDIN EN.CITE </w:instrText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fldChar w:fldCharType="begin">
                <w:fldData xml:space="preserve">PEVuZE5vdGU+PENpdGU+PEF1dGhvcj5Hb3RmcmVkc2VuPC9BdXRob3I+PFllYXI+MTk5ODwvWWVh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</w:fldData>
              </w:fldChar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instrText xml:space="preserve"> ADDIN EN.CITE.DATA </w:instrText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da-DK" w:eastAsia="da-DK"/>
              </w:rPr>
              <w:fldChar w:fldCharType="end"/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fldChar w:fldCharType="separate"/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t>(</w:t>
            </w:r>
            <w:proofErr w:type="spellStart"/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t>Gotfredsen</w:t>
            </w:r>
            <w:proofErr w:type="spellEnd"/>
            <w:r w:rsidRPr="00D0067D">
              <w:rPr>
                <w:color w:val="000000"/>
                <w:sz w:val="20"/>
                <w:szCs w:val="20"/>
                <w:shd w:val="clear" w:color="auto" w:fill="E1E3E6"/>
                <w:lang w:val="en-US" w:eastAsia="da-DK"/>
              </w:rPr>
              <w:t xml:space="preserve"> &amp; Gerdes, 1998)</w:t>
            </w:r>
            <w:r w:rsidRPr="00D0067D">
              <w:rPr>
                <w:color w:val="000000"/>
                <w:sz w:val="20"/>
                <w:szCs w:val="20"/>
                <w:shd w:val="clear" w:color="auto" w:fill="E1E3E6"/>
                <w:lang w:val="da-DK" w:eastAsia="da-DK"/>
              </w:rPr>
              <w:fldChar w:fldCharType="end"/>
            </w:r>
          </w:p>
        </w:tc>
      </w:tr>
      <w:tr w:rsidR="001E30ED" w:rsidRPr="00F550D2" w14:paraId="766F350C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ED10489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ET-15b </w:t>
            </w:r>
          </w:p>
        </w:tc>
        <w:tc>
          <w:tcPr>
            <w:tcW w:w="5103" w:type="dxa"/>
          </w:tcPr>
          <w:p w14:paraId="73A7E185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 xml:space="preserve">pBR322 </w:t>
            </w:r>
            <w:proofErr w:type="spellStart"/>
            <w:r w:rsidRPr="00F550D2">
              <w:rPr>
                <w:i/>
                <w:iCs/>
                <w:sz w:val="20"/>
                <w:szCs w:val="20"/>
                <w:lang w:eastAsia="da-DK"/>
              </w:rPr>
              <w:t>lacI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 xml:space="preserve"> P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T7</w:t>
            </w:r>
            <w:r w:rsidRPr="00F550D2">
              <w:rPr>
                <w:sz w:val="20"/>
                <w:szCs w:val="20"/>
                <w:lang w:eastAsia="da-DK"/>
              </w:rPr>
              <w:t xml:space="preserve">, </w:t>
            </w:r>
            <w:proofErr w:type="spellStart"/>
            <w:r w:rsidRPr="00F550D2">
              <w:rPr>
                <w:sz w:val="20"/>
                <w:szCs w:val="20"/>
                <w:lang w:eastAsia="da-DK"/>
              </w:rPr>
              <w:t>Amp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r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> </w:t>
            </w:r>
          </w:p>
        </w:tc>
        <w:tc>
          <w:tcPr>
            <w:tcW w:w="2410" w:type="dxa"/>
          </w:tcPr>
          <w:p w14:paraId="0A839EC9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  <w:lang w:eastAsia="da-DK"/>
              </w:rPr>
              <w:t>Novagen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> </w:t>
            </w:r>
          </w:p>
        </w:tc>
      </w:tr>
      <w:tr w:rsidR="001E30ED" w:rsidRPr="00F550D2" w14:paraId="1755D469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2352F7C2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KG127 </w:t>
            </w:r>
          </w:p>
        </w:tc>
        <w:tc>
          <w:tcPr>
            <w:tcW w:w="5103" w:type="dxa"/>
          </w:tcPr>
          <w:p w14:paraId="40F7A49E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UC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57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ST</w:t>
            </w:r>
            <w:r w:rsidRPr="00F550D2">
              <w:rPr>
                <w:i/>
                <w:iCs/>
                <w:sz w:val="20"/>
                <w:szCs w:val="20"/>
                <w:vertAlign w:val="subscript"/>
                <w:lang w:eastAsia="da-DK"/>
              </w:rPr>
              <w:t>O127</w:t>
            </w:r>
            <w:r w:rsidRPr="00F550D2">
              <w:rPr>
                <w:sz w:val="20"/>
                <w:szCs w:val="20"/>
                <w:lang w:eastAsia="da-DK"/>
              </w:rPr>
              <w:t> </w:t>
            </w:r>
          </w:p>
        </w:tc>
        <w:tc>
          <w:tcPr>
            <w:tcW w:w="2410" w:type="dxa"/>
          </w:tcPr>
          <w:p w14:paraId="777324C0" w14:textId="4441FC5B" w:rsidR="001E30ED" w:rsidRPr="00F550D2" w:rsidRDefault="000F2758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WYW5nIE5pZWxzZW48L0F1dGhvcj48WWVhcj4yMDE5PC9Z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 </w:instrTex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WYW5nIE5pZWxzZW48L0F1dGhvcj48WWVhcj4yMDE5PC9Z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.DATA </w:instrTex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separate"/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(Vang Nielsen</w:t>
            </w:r>
            <w:r w:rsidRPr="000F2758">
              <w:rPr>
                <w:i/>
                <w:iCs/>
                <w:color w:val="000000"/>
                <w:sz w:val="20"/>
                <w:szCs w:val="20"/>
                <w:shd w:val="clear" w:color="auto" w:fill="E1E3E6"/>
                <w:lang w:eastAsia="da-DK"/>
              </w:rPr>
              <w:t xml:space="preserve"> et al.</w: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, 2019)</w: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</w:p>
        </w:tc>
      </w:tr>
      <w:tr w:rsidR="001E30ED" w:rsidRPr="00F550D2" w14:paraId="696A79CC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2C280F5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1 </w:t>
            </w:r>
          </w:p>
        </w:tc>
        <w:tc>
          <w:tcPr>
            <w:tcW w:w="5103" w:type="dxa"/>
          </w:tcPr>
          <w:p w14:paraId="0ADA156B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33::</w:t>
            </w:r>
            <w:proofErr w:type="spellStart"/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T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>, start codon GTG </w:t>
            </w:r>
          </w:p>
        </w:tc>
        <w:tc>
          <w:tcPr>
            <w:tcW w:w="2410" w:type="dxa"/>
          </w:tcPr>
          <w:p w14:paraId="6B745840" w14:textId="668AEB2D" w:rsidR="001E30ED" w:rsidRPr="00F550D2" w:rsidRDefault="000F2758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WYW5nIE5pZWxzZW48L0F1dGhvcj48WWVhcj4yMDE5PC9Z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 </w:instrTex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WYW5nIE5pZWxzZW48L0F1dGhvcj48WWVhcj4yMDE5PC9Z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.DATA </w:instrTex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separate"/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(Vang Nielsen</w:t>
            </w:r>
            <w:r w:rsidRPr="000F2758">
              <w:rPr>
                <w:i/>
                <w:iCs/>
                <w:color w:val="000000"/>
                <w:sz w:val="20"/>
                <w:szCs w:val="20"/>
                <w:shd w:val="clear" w:color="auto" w:fill="E1E3E6"/>
                <w:lang w:eastAsia="da-DK"/>
              </w:rPr>
              <w:t xml:space="preserve"> et al.</w: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, 2019)</w: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</w:p>
        </w:tc>
      </w:tr>
      <w:tr w:rsidR="001E30ED" w:rsidRPr="00F550D2" w14:paraId="2390972B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4CF6C57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68 </w:t>
            </w:r>
          </w:p>
        </w:tc>
        <w:tc>
          <w:tcPr>
            <w:tcW w:w="5103" w:type="dxa"/>
          </w:tcPr>
          <w:p w14:paraId="147C084B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UC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57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7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 </w:t>
            </w:r>
          </w:p>
        </w:tc>
        <w:tc>
          <w:tcPr>
            <w:tcW w:w="2410" w:type="dxa"/>
          </w:tcPr>
          <w:p w14:paraId="7556F20B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23B28A65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D041A2B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78 </w:t>
            </w:r>
          </w:p>
        </w:tc>
        <w:tc>
          <w:tcPr>
            <w:tcW w:w="5103" w:type="dxa"/>
          </w:tcPr>
          <w:p w14:paraId="216CE3C0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7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 </w:t>
            </w:r>
          </w:p>
        </w:tc>
        <w:tc>
          <w:tcPr>
            <w:tcW w:w="2410" w:type="dxa"/>
          </w:tcPr>
          <w:p w14:paraId="696A079A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1E394F9F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1C6CE41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SVN88 </w:t>
            </w:r>
          </w:p>
        </w:tc>
        <w:tc>
          <w:tcPr>
            <w:tcW w:w="5103" w:type="dxa"/>
          </w:tcPr>
          <w:p w14:paraId="12E347FE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UC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57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D233Q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 </w:t>
            </w:r>
          </w:p>
        </w:tc>
        <w:tc>
          <w:tcPr>
            <w:tcW w:w="2410" w:type="dxa"/>
          </w:tcPr>
          <w:p w14:paraId="344D8D7A" w14:textId="77777777" w:rsidR="001E30ED" w:rsidRPr="00F550D2" w:rsidRDefault="001E30ED" w:rsidP="00073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35B3AB59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7B0597C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96 </w:t>
            </w:r>
          </w:p>
        </w:tc>
        <w:tc>
          <w:tcPr>
            <w:tcW w:w="5103" w:type="dxa"/>
          </w:tcPr>
          <w:p w14:paraId="6365B1E7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D233Q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 </w:t>
            </w:r>
          </w:p>
        </w:tc>
        <w:tc>
          <w:tcPr>
            <w:tcW w:w="2410" w:type="dxa"/>
          </w:tcPr>
          <w:p w14:paraId="4F66CC2D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55667458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48C1365F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109 </w:t>
            </w:r>
          </w:p>
        </w:tc>
        <w:tc>
          <w:tcPr>
            <w:tcW w:w="5103" w:type="dxa"/>
          </w:tcPr>
          <w:p w14:paraId="374FA777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NDM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220::</w:t>
            </w:r>
            <w:proofErr w:type="spellStart"/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S</w:t>
            </w:r>
            <w:proofErr w:type="spellEnd"/>
            <w:r w:rsidRPr="00F550D2">
              <w:rPr>
                <w:sz w:val="20"/>
                <w:szCs w:val="20"/>
                <w:lang w:eastAsia="da-DK"/>
              </w:rPr>
              <w:t>, optimized SD </w:t>
            </w:r>
          </w:p>
        </w:tc>
        <w:tc>
          <w:tcPr>
            <w:tcW w:w="2410" w:type="dxa"/>
          </w:tcPr>
          <w:p w14:paraId="05D8489D" w14:textId="0D68610D" w:rsidR="001C6DE2" w:rsidRPr="00F550D2" w:rsidRDefault="000F2758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WYW5nIE5pZWxzZW48L0F1dGhvcj48WWVhcj4yMDE5PC9Z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 </w:instrTex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begin">
                <w:fldData xml:space="preserve">PEVuZE5vdGU+PENpdGU+PEF1dGhvcj5WYW5nIE5pZWxzZW48L0F1dGhvcj48WWVhcj4yMDE5PC9Z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instrText xml:space="preserve"> ADDIN EN.CITE.DATA </w:instrTex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separate"/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(Vang Nielsen</w:t>
            </w:r>
            <w:r w:rsidRPr="000F2758">
              <w:rPr>
                <w:i/>
                <w:iCs/>
                <w:color w:val="000000"/>
                <w:sz w:val="20"/>
                <w:szCs w:val="20"/>
                <w:shd w:val="clear" w:color="auto" w:fill="E1E3E6"/>
                <w:lang w:eastAsia="da-DK"/>
              </w:rPr>
              <w:t xml:space="preserve"> et al.</w: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t>, 2019)</w:t>
            </w:r>
            <w:r w:rsidRPr="000F2758"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  <w:fldChar w:fldCharType="end"/>
            </w:r>
            <w:r w:rsidR="001E30ED" w:rsidRPr="00F550D2">
              <w:rPr>
                <w:sz w:val="20"/>
                <w:szCs w:val="20"/>
                <w:lang w:eastAsia="da-DK"/>
              </w:rPr>
              <w:t> </w:t>
            </w:r>
          </w:p>
        </w:tc>
      </w:tr>
      <w:tr w:rsidR="001C6DE2" w:rsidRPr="00F550D2" w14:paraId="46938130" w14:textId="77777777" w:rsidTr="26BD113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6C800B18" w14:textId="78877296" w:rsidR="001C6DE2" w:rsidRPr="00F550D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SVN141</w:t>
            </w:r>
          </w:p>
        </w:tc>
        <w:tc>
          <w:tcPr>
            <w:tcW w:w="5103" w:type="dxa"/>
          </w:tcPr>
          <w:p w14:paraId="07369AA0" w14:textId="792010FD" w:rsidR="001C6DE2" w:rsidRPr="00F550D2" w:rsidRDefault="001C6DE2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GH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254::</w:t>
            </w:r>
            <w:proofErr w:type="spellStart"/>
            <w:proofErr w:type="gramEnd"/>
            <w:r w:rsidRPr="26BD1130">
              <w:rPr>
                <w:sz w:val="20"/>
                <w:szCs w:val="20"/>
                <w:lang w:eastAsia="da-DK"/>
              </w:rPr>
              <w:t>P</w:t>
            </w:r>
            <w:r w:rsidRPr="26BD1130">
              <w:rPr>
                <w:i/>
                <w:iCs/>
                <w:sz w:val="20"/>
                <w:szCs w:val="20"/>
                <w:vertAlign w:val="subscript"/>
                <w:lang w:eastAsia="da-DK"/>
              </w:rPr>
              <w:t>hipBST</w:t>
            </w:r>
            <w:r w:rsidRPr="26BD1130">
              <w:rPr>
                <w:sz w:val="20"/>
                <w:szCs w:val="20"/>
                <w:lang w:eastAsia="da-DK"/>
              </w:rPr>
              <w:t>-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hipB</w:t>
            </w:r>
            <w:proofErr w:type="spellEnd"/>
            <w:r w:rsidRPr="26BD1130">
              <w:rPr>
                <w:sz w:val="20"/>
                <w:szCs w:val="20"/>
                <w:lang w:eastAsia="da-DK"/>
              </w:rPr>
              <w:t>’-</w:t>
            </w:r>
            <w:proofErr w:type="spellStart"/>
            <w:r w:rsidRPr="26BD1130">
              <w:rPr>
                <w:i/>
                <w:iCs/>
                <w:sz w:val="20"/>
                <w:szCs w:val="20"/>
                <w:lang w:eastAsia="da-DK"/>
              </w:rPr>
              <w:t>laZ</w:t>
            </w:r>
            <w:proofErr w:type="spellEnd"/>
            <w:r w:rsidRPr="26BD1130">
              <w:rPr>
                <w:sz w:val="20"/>
                <w:szCs w:val="20"/>
                <w:lang w:eastAsia="da-DK"/>
              </w:rPr>
              <w:t xml:space="preserve">, transcriptional </w:t>
            </w:r>
            <w:proofErr w:type="spellStart"/>
            <w:r w:rsidRPr="26BD1130">
              <w:rPr>
                <w:sz w:val="20"/>
                <w:szCs w:val="20"/>
                <w:lang w:eastAsia="da-DK"/>
              </w:rPr>
              <w:t>P</w:t>
            </w:r>
            <w:r w:rsidRPr="26BD1130">
              <w:rPr>
                <w:i/>
                <w:iCs/>
                <w:sz w:val="20"/>
                <w:szCs w:val="20"/>
                <w:vertAlign w:val="subscript"/>
                <w:lang w:eastAsia="da-DK"/>
              </w:rPr>
              <w:t>hipBST</w:t>
            </w:r>
            <w:r w:rsidRPr="26BD1130">
              <w:rPr>
                <w:sz w:val="20"/>
                <w:szCs w:val="20"/>
                <w:lang w:eastAsia="da-DK"/>
              </w:rPr>
              <w:t>-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hipB</w:t>
            </w:r>
            <w:proofErr w:type="spellEnd"/>
            <w:r w:rsidRPr="26BD1130">
              <w:rPr>
                <w:sz w:val="20"/>
                <w:szCs w:val="20"/>
                <w:lang w:eastAsia="da-DK"/>
              </w:rPr>
              <w:t xml:space="preserve">’ 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lacZ</w:t>
            </w:r>
            <w:r w:rsidRPr="26BD1130">
              <w:rPr>
                <w:sz w:val="20"/>
                <w:szCs w:val="20"/>
                <w:lang w:eastAsia="da-DK"/>
              </w:rPr>
              <w:t xml:space="preserve"> fusion</w:t>
            </w:r>
          </w:p>
        </w:tc>
        <w:tc>
          <w:tcPr>
            <w:tcW w:w="2410" w:type="dxa"/>
          </w:tcPr>
          <w:p w14:paraId="54D6915D" w14:textId="0B1DA71C" w:rsidR="001C6DE2" w:rsidRPr="00F550D2" w:rsidRDefault="00D91795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shd w:val="clear" w:color="auto" w:fill="E1E3E6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E30ED" w:rsidRPr="00F550D2" w14:paraId="0DF5AA79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68A2E7B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178 </w:t>
            </w:r>
          </w:p>
        </w:tc>
        <w:tc>
          <w:tcPr>
            <w:tcW w:w="5103" w:type="dxa"/>
          </w:tcPr>
          <w:p w14:paraId="0E260EB6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NDM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220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S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W65A</w:t>
            </w:r>
            <w:r w:rsidRPr="00F550D2">
              <w:rPr>
                <w:sz w:val="20"/>
                <w:szCs w:val="20"/>
                <w:lang w:eastAsia="da-DK"/>
              </w:rPr>
              <w:t>, optimized SD </w:t>
            </w:r>
          </w:p>
        </w:tc>
        <w:tc>
          <w:tcPr>
            <w:tcW w:w="2410" w:type="dxa"/>
          </w:tcPr>
          <w:p w14:paraId="650F106A" w14:textId="5F96F6BA" w:rsidR="001C6DE2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C6DE2" w:rsidRPr="00F550D2" w14:paraId="41C70E27" w14:textId="77777777" w:rsidTr="26BD113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1483704" w14:textId="6244EF37" w:rsidR="001C6DE2" w:rsidRPr="00F550D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SVN181</w:t>
            </w:r>
          </w:p>
        </w:tc>
        <w:tc>
          <w:tcPr>
            <w:tcW w:w="5103" w:type="dxa"/>
          </w:tcPr>
          <w:p w14:paraId="1A7354AB" w14:textId="373CDAB8" w:rsidR="001C6DE2" w:rsidRPr="00F550D2" w:rsidRDefault="001C6DE2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26BD1130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26BD1130">
              <w:rPr>
                <w:sz w:val="20"/>
                <w:szCs w:val="20"/>
                <w:lang w:eastAsia="da-DK"/>
              </w:rPr>
              <w:t>-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26BD1130">
              <w:rPr>
                <w:sz w:val="20"/>
                <w:szCs w:val="20"/>
                <w:lang w:eastAsia="da-DK"/>
              </w:rPr>
              <w:t>-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D2</w:t>
            </w:r>
            <w:r w:rsidR="00D91795" w:rsidRPr="26BD1130">
              <w:rPr>
                <w:sz w:val="20"/>
                <w:szCs w:val="20"/>
                <w:vertAlign w:val="superscript"/>
                <w:lang w:eastAsia="da-DK"/>
              </w:rPr>
              <w:t>33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Q</w:t>
            </w:r>
            <w:r w:rsidRPr="26BD1130">
              <w:rPr>
                <w:sz w:val="20"/>
                <w:szCs w:val="20"/>
                <w:lang w:eastAsia="da-DK"/>
              </w:rPr>
              <w:t>, optimized SDs for all genes</w:t>
            </w:r>
          </w:p>
        </w:tc>
        <w:tc>
          <w:tcPr>
            <w:tcW w:w="2410" w:type="dxa"/>
          </w:tcPr>
          <w:p w14:paraId="5583F125" w14:textId="18B79552" w:rsidR="001C6DE2" w:rsidRPr="00F550D2" w:rsidRDefault="00D91795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C6DE2" w:rsidRPr="00F550D2" w14:paraId="0D072B02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2AF87F5" w14:textId="6D2FF4D1" w:rsidR="001C6DE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SVN182</w:t>
            </w:r>
          </w:p>
        </w:tc>
        <w:tc>
          <w:tcPr>
            <w:tcW w:w="5103" w:type="dxa"/>
          </w:tcPr>
          <w:p w14:paraId="72FF6D9C" w14:textId="210C0F88" w:rsidR="001C6DE2" w:rsidRPr="001C6DE2" w:rsidRDefault="001C6DE2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33::</w:t>
            </w:r>
            <w:proofErr w:type="spellStart"/>
            <w:proofErr w:type="gramEnd"/>
            <w:r w:rsidRPr="26BD1130">
              <w:rPr>
                <w:i/>
                <w:iCs/>
                <w:sz w:val="20"/>
                <w:szCs w:val="20"/>
                <w:lang w:eastAsia="da-DK"/>
              </w:rPr>
              <w:t>hipB</w:t>
            </w:r>
            <w:proofErr w:type="spellEnd"/>
            <w:r w:rsidRPr="26BD1130">
              <w:rPr>
                <w:sz w:val="20"/>
                <w:szCs w:val="20"/>
                <w:lang w:eastAsia="da-DK"/>
              </w:rPr>
              <w:t>-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26BD1130">
              <w:rPr>
                <w:sz w:val="20"/>
                <w:szCs w:val="20"/>
                <w:lang w:eastAsia="da-DK"/>
              </w:rPr>
              <w:t>, optimized SDs for both genes</w:t>
            </w:r>
          </w:p>
        </w:tc>
        <w:tc>
          <w:tcPr>
            <w:tcW w:w="2410" w:type="dxa"/>
          </w:tcPr>
          <w:p w14:paraId="4C1CEEEF" w14:textId="7B5BF617" w:rsidR="001C6DE2" w:rsidRPr="00F550D2" w:rsidRDefault="00D91795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C6DE2" w:rsidRPr="00F550D2" w14:paraId="4F8487AC" w14:textId="77777777" w:rsidTr="26BD113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23CDEFFF" w14:textId="7C172395" w:rsidR="001C6DE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SVN185</w:t>
            </w:r>
          </w:p>
        </w:tc>
        <w:tc>
          <w:tcPr>
            <w:tcW w:w="5103" w:type="dxa"/>
          </w:tcPr>
          <w:p w14:paraId="2E7CD5C4" w14:textId="514315CE" w:rsidR="001C6DE2" w:rsidRPr="001C6DE2" w:rsidRDefault="001C6DE2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26BD1130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26BD1130">
              <w:rPr>
                <w:sz w:val="20"/>
                <w:szCs w:val="20"/>
                <w:lang w:eastAsia="da-DK"/>
              </w:rPr>
              <w:t>-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D2</w:t>
            </w:r>
            <w:r w:rsidR="00D91795" w:rsidRPr="26BD1130">
              <w:rPr>
                <w:sz w:val="20"/>
                <w:szCs w:val="20"/>
                <w:vertAlign w:val="superscript"/>
                <w:lang w:eastAsia="da-DK"/>
              </w:rPr>
              <w:t>33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Q</w:t>
            </w:r>
            <w:r w:rsidRPr="26BD1130">
              <w:rPr>
                <w:sz w:val="20"/>
                <w:szCs w:val="20"/>
                <w:lang w:eastAsia="da-DK"/>
              </w:rPr>
              <w:t>, optimized SDs for both genes</w:t>
            </w:r>
          </w:p>
        </w:tc>
        <w:tc>
          <w:tcPr>
            <w:tcW w:w="2410" w:type="dxa"/>
          </w:tcPr>
          <w:p w14:paraId="062188AA" w14:textId="0103431E" w:rsidR="001C6DE2" w:rsidRPr="00F550D2" w:rsidRDefault="00D91795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C6DE2" w:rsidRPr="00F550D2" w14:paraId="6DD33B4B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3542948" w14:textId="3E6659A5" w:rsidR="001C6DE2" w:rsidRPr="00D91795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SVN18</w:t>
            </w:r>
            <w:r w:rsidR="00D91795" w:rsidRPr="26BD1130">
              <w:rPr>
                <w:sz w:val="20"/>
                <w:szCs w:val="20"/>
                <w:lang w:val="da-DK" w:eastAsia="da-DK"/>
              </w:rPr>
              <w:t>8</w:t>
            </w:r>
          </w:p>
        </w:tc>
        <w:tc>
          <w:tcPr>
            <w:tcW w:w="5103" w:type="dxa"/>
          </w:tcPr>
          <w:p w14:paraId="7EC0A22B" w14:textId="0C74378C" w:rsidR="001C6DE2" w:rsidRPr="001C6DE2" w:rsidRDefault="001C6DE2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26BD1130">
              <w:rPr>
                <w:i/>
                <w:iCs/>
                <w:sz w:val="20"/>
                <w:szCs w:val="20"/>
                <w:lang w:eastAsia="da-DK"/>
              </w:rPr>
              <w:t>hipS</w:t>
            </w:r>
            <w:r w:rsidRPr="26BD1130">
              <w:rPr>
                <w:sz w:val="20"/>
                <w:szCs w:val="20"/>
                <w:lang w:eastAsia="da-DK"/>
              </w:rPr>
              <w:t>-</w:t>
            </w:r>
            <w:r w:rsidRPr="26BD1130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D2</w:t>
            </w:r>
            <w:r w:rsidR="00D91795" w:rsidRPr="26BD1130">
              <w:rPr>
                <w:sz w:val="20"/>
                <w:szCs w:val="20"/>
                <w:vertAlign w:val="superscript"/>
                <w:lang w:eastAsia="da-DK"/>
              </w:rPr>
              <w:t>33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Q</w:t>
            </w:r>
            <w:r w:rsidRPr="26BD1130">
              <w:rPr>
                <w:sz w:val="20"/>
                <w:szCs w:val="20"/>
                <w:lang w:eastAsia="da-DK"/>
              </w:rPr>
              <w:t>, optimized SDs for both genes</w:t>
            </w:r>
          </w:p>
        </w:tc>
        <w:tc>
          <w:tcPr>
            <w:tcW w:w="2410" w:type="dxa"/>
          </w:tcPr>
          <w:p w14:paraId="3F1A44EE" w14:textId="7562B554" w:rsidR="001C6DE2" w:rsidRPr="00F550D2" w:rsidRDefault="00D91795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C6DE2" w:rsidRPr="00F550D2" w14:paraId="16DD915A" w14:textId="77777777" w:rsidTr="26BD113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010FC65" w14:textId="596B04D9" w:rsidR="001C6DE2" w:rsidRPr="001C6DE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SVN189</w:t>
            </w:r>
          </w:p>
        </w:tc>
        <w:tc>
          <w:tcPr>
            <w:tcW w:w="5103" w:type="dxa"/>
          </w:tcPr>
          <w:p w14:paraId="26AF60BF" w14:textId="32FBD1AA" w:rsidR="001C6DE2" w:rsidRPr="001C6DE2" w:rsidRDefault="001C6DE2" w:rsidP="001C6DE2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33::</w:t>
            </w:r>
            <w:proofErr w:type="spellStart"/>
            <w:proofErr w:type="gramEnd"/>
            <w:r w:rsidRPr="26BD1130">
              <w:rPr>
                <w:i/>
                <w:iCs/>
                <w:sz w:val="20"/>
                <w:szCs w:val="20"/>
                <w:lang w:eastAsia="da-DK"/>
              </w:rPr>
              <w:t>hipB</w:t>
            </w:r>
            <w:proofErr w:type="spellEnd"/>
            <w:r w:rsidRPr="26BD1130">
              <w:rPr>
                <w:sz w:val="20"/>
                <w:szCs w:val="20"/>
                <w:lang w:eastAsia="da-DK"/>
              </w:rPr>
              <w:t>, optimized SD</w:t>
            </w:r>
          </w:p>
        </w:tc>
        <w:tc>
          <w:tcPr>
            <w:tcW w:w="2410" w:type="dxa"/>
          </w:tcPr>
          <w:p w14:paraId="311F3FC1" w14:textId="5CF571F0" w:rsidR="001C6DE2" w:rsidRPr="00F550D2" w:rsidRDefault="00D91795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C6DE2" w:rsidRPr="00F550D2" w14:paraId="7A2EC167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AC820A4" w14:textId="2967D951" w:rsidR="001C6DE2" w:rsidRPr="001C6DE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SVN190</w:t>
            </w:r>
          </w:p>
        </w:tc>
        <w:tc>
          <w:tcPr>
            <w:tcW w:w="5103" w:type="dxa"/>
          </w:tcPr>
          <w:p w14:paraId="6A993B92" w14:textId="75C2A8D7" w:rsidR="001C6DE2" w:rsidRPr="001C6DE2" w:rsidRDefault="001C6DE2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33::</w:t>
            </w:r>
            <w:proofErr w:type="spellStart"/>
            <w:proofErr w:type="gramEnd"/>
            <w:r w:rsidRPr="26BD1130">
              <w:rPr>
                <w:i/>
                <w:iCs/>
                <w:sz w:val="20"/>
                <w:szCs w:val="20"/>
                <w:lang w:eastAsia="da-DK"/>
              </w:rPr>
              <w:t>hipS</w:t>
            </w:r>
            <w:proofErr w:type="spellEnd"/>
            <w:r w:rsidRPr="26BD1130">
              <w:rPr>
                <w:sz w:val="20"/>
                <w:szCs w:val="20"/>
                <w:lang w:eastAsia="da-DK"/>
              </w:rPr>
              <w:t>, optimized SD</w:t>
            </w:r>
          </w:p>
        </w:tc>
        <w:tc>
          <w:tcPr>
            <w:tcW w:w="2410" w:type="dxa"/>
          </w:tcPr>
          <w:p w14:paraId="138F43F5" w14:textId="70C5C872" w:rsidR="001C6DE2" w:rsidRPr="00F550D2" w:rsidRDefault="00D91795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C6DE2" w:rsidRPr="00F550D2" w14:paraId="2A9524BB" w14:textId="77777777" w:rsidTr="26BD113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973955A" w14:textId="17E541B6" w:rsidR="001C6DE2" w:rsidRPr="001C6DE2" w:rsidRDefault="001C6DE2" w:rsidP="000734A0">
            <w:pPr>
              <w:jc w:val="both"/>
              <w:textAlignment w:val="baseline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val="da-DK" w:eastAsia="da-DK"/>
              </w:rPr>
              <w:t>pSVN19</w:t>
            </w:r>
            <w:r w:rsidR="00D91795" w:rsidRPr="26BD1130">
              <w:rPr>
                <w:sz w:val="20"/>
                <w:szCs w:val="20"/>
                <w:lang w:val="da-DK" w:eastAsia="da-DK"/>
              </w:rPr>
              <w:t>3</w:t>
            </w:r>
          </w:p>
        </w:tc>
        <w:tc>
          <w:tcPr>
            <w:tcW w:w="5103" w:type="dxa"/>
          </w:tcPr>
          <w:p w14:paraId="6235A491" w14:textId="7CCEE5B0" w:rsidR="001C6DE2" w:rsidRPr="001C6DE2" w:rsidRDefault="001C6DE2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26BD1130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26BD1130">
              <w:rPr>
                <w:i/>
                <w:iCs/>
                <w:sz w:val="20"/>
                <w:szCs w:val="20"/>
                <w:lang w:eastAsia="da-DK"/>
              </w:rPr>
              <w:t>hipT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D</w:t>
            </w:r>
            <w:r w:rsidR="00D91795" w:rsidRPr="26BD1130">
              <w:rPr>
                <w:sz w:val="20"/>
                <w:szCs w:val="20"/>
                <w:vertAlign w:val="superscript"/>
                <w:lang w:eastAsia="da-DK"/>
              </w:rPr>
              <w:t>233</w:t>
            </w:r>
            <w:r w:rsidRPr="26BD1130">
              <w:rPr>
                <w:sz w:val="20"/>
                <w:szCs w:val="20"/>
                <w:vertAlign w:val="superscript"/>
                <w:lang w:eastAsia="da-DK"/>
              </w:rPr>
              <w:t>Q</w:t>
            </w:r>
            <w:r w:rsidRPr="26BD1130">
              <w:rPr>
                <w:sz w:val="20"/>
                <w:szCs w:val="20"/>
                <w:lang w:eastAsia="da-DK"/>
              </w:rPr>
              <w:t>, optimized SD</w:t>
            </w:r>
          </w:p>
        </w:tc>
        <w:tc>
          <w:tcPr>
            <w:tcW w:w="2410" w:type="dxa"/>
          </w:tcPr>
          <w:p w14:paraId="3EF726B8" w14:textId="692ADE45" w:rsidR="001C6DE2" w:rsidRPr="00F550D2" w:rsidRDefault="00D91795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26BD1130">
              <w:rPr>
                <w:sz w:val="20"/>
                <w:szCs w:val="20"/>
                <w:lang w:eastAsia="da-DK"/>
              </w:rPr>
              <w:t>This work</w:t>
            </w:r>
          </w:p>
        </w:tc>
      </w:tr>
      <w:tr w:rsidR="001E30ED" w:rsidRPr="00F550D2" w14:paraId="3B014B54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4AD34FDD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194 </w:t>
            </w:r>
          </w:p>
        </w:tc>
        <w:tc>
          <w:tcPr>
            <w:tcW w:w="5103" w:type="dxa"/>
          </w:tcPr>
          <w:p w14:paraId="27ABAAE7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7D</w:t>
            </w:r>
            <w:r w:rsidRPr="00F550D2">
              <w:rPr>
                <w:sz w:val="20"/>
                <w:szCs w:val="20"/>
                <w:lang w:eastAsia="da-DK"/>
              </w:rPr>
              <w:t>, start codon GTG </w:t>
            </w:r>
          </w:p>
        </w:tc>
        <w:tc>
          <w:tcPr>
            <w:tcW w:w="2410" w:type="dxa"/>
          </w:tcPr>
          <w:p w14:paraId="7FC81CAE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C6DE2" w:rsidRPr="00F550D2" w14:paraId="039B1E64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BB3A2C4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195 </w:t>
            </w:r>
          </w:p>
        </w:tc>
        <w:tc>
          <w:tcPr>
            <w:tcW w:w="5103" w:type="dxa"/>
          </w:tcPr>
          <w:p w14:paraId="75781D74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9D</w:t>
            </w:r>
            <w:r w:rsidRPr="00F550D2">
              <w:rPr>
                <w:sz w:val="20"/>
                <w:szCs w:val="20"/>
                <w:lang w:eastAsia="da-DK"/>
              </w:rPr>
              <w:t>, start codon GTG </w:t>
            </w:r>
          </w:p>
        </w:tc>
        <w:tc>
          <w:tcPr>
            <w:tcW w:w="2410" w:type="dxa"/>
          </w:tcPr>
          <w:p w14:paraId="1C0EECB2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37A4E108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0E99EDE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199 </w:t>
            </w:r>
          </w:p>
        </w:tc>
        <w:tc>
          <w:tcPr>
            <w:tcW w:w="5103" w:type="dxa"/>
          </w:tcPr>
          <w:p w14:paraId="4D80A1DC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7A</w:t>
            </w:r>
            <w:r w:rsidRPr="00F550D2">
              <w:rPr>
                <w:sz w:val="20"/>
                <w:szCs w:val="20"/>
                <w:lang w:eastAsia="da-DK"/>
              </w:rPr>
              <w:t>, start codon GTG </w:t>
            </w:r>
          </w:p>
        </w:tc>
        <w:tc>
          <w:tcPr>
            <w:tcW w:w="2410" w:type="dxa"/>
          </w:tcPr>
          <w:p w14:paraId="5ACE4E76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C6DE2" w:rsidRPr="00F550D2" w14:paraId="5A2307E8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4B59B36B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VN201 </w:t>
            </w:r>
          </w:p>
        </w:tc>
        <w:tc>
          <w:tcPr>
            <w:tcW w:w="5103" w:type="dxa"/>
          </w:tcPr>
          <w:p w14:paraId="4B44DC99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BAD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33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9A</w:t>
            </w:r>
            <w:r w:rsidRPr="00F550D2">
              <w:rPr>
                <w:sz w:val="20"/>
                <w:szCs w:val="20"/>
                <w:lang w:eastAsia="da-DK"/>
              </w:rPr>
              <w:t>, start codon GTG </w:t>
            </w:r>
          </w:p>
        </w:tc>
        <w:tc>
          <w:tcPr>
            <w:tcW w:w="2410" w:type="dxa"/>
          </w:tcPr>
          <w:p w14:paraId="2BCFB36C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37B51069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BFF4DCA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NN1 </w:t>
            </w:r>
          </w:p>
        </w:tc>
        <w:tc>
          <w:tcPr>
            <w:tcW w:w="5103" w:type="dxa"/>
          </w:tcPr>
          <w:p w14:paraId="0C583945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7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 </w:t>
            </w:r>
          </w:p>
        </w:tc>
        <w:tc>
          <w:tcPr>
            <w:tcW w:w="2410" w:type="dxa"/>
          </w:tcPr>
          <w:p w14:paraId="2F99BB59" w14:textId="77777777" w:rsidR="001E30ED" w:rsidRPr="00F550D2" w:rsidRDefault="001E30ED" w:rsidP="000734A0">
            <w:pPr>
              <w:jc w:val="both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C6DE2" w:rsidRPr="00F550D2" w14:paraId="7C77B9ED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8436622" w14:textId="77777777" w:rsidR="001E30ED" w:rsidRPr="00F550D2" w:rsidRDefault="001E30ED" w:rsidP="000734A0">
            <w:pPr>
              <w:jc w:val="both"/>
              <w:textAlignment w:val="baseline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SNN2 </w:t>
            </w:r>
          </w:p>
        </w:tc>
        <w:tc>
          <w:tcPr>
            <w:tcW w:w="5103" w:type="dxa"/>
          </w:tcPr>
          <w:p w14:paraId="0CB205F7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7A+D210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 </w:t>
            </w:r>
          </w:p>
        </w:tc>
        <w:tc>
          <w:tcPr>
            <w:tcW w:w="2410" w:type="dxa"/>
          </w:tcPr>
          <w:p w14:paraId="249B7F84" w14:textId="77777777" w:rsidR="001E30ED" w:rsidRPr="00F550D2" w:rsidRDefault="001E30ED" w:rsidP="000734A0">
            <w:pPr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225612D1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824A42C" w14:textId="77777777" w:rsidR="001E30ED" w:rsidRPr="00F550D2" w:rsidRDefault="001E30ED" w:rsidP="000734A0">
            <w:pPr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MME3</w:t>
            </w:r>
          </w:p>
        </w:tc>
        <w:tc>
          <w:tcPr>
            <w:tcW w:w="5103" w:type="dxa"/>
          </w:tcPr>
          <w:p w14:paraId="50BAF530" w14:textId="77777777" w:rsidR="001E30ED" w:rsidRPr="00F550D2" w:rsidRDefault="001E30ED" w:rsidP="00073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-S-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9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</w:t>
            </w:r>
          </w:p>
        </w:tc>
        <w:tc>
          <w:tcPr>
            <w:tcW w:w="2410" w:type="dxa"/>
          </w:tcPr>
          <w:p w14:paraId="2F5D1E09" w14:textId="77777777" w:rsidR="001E30ED" w:rsidRPr="00F550D2" w:rsidRDefault="001E30ED" w:rsidP="00073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C6DE2" w:rsidRPr="00F550D2" w14:paraId="7172678F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B1CA3B5" w14:textId="77777777" w:rsidR="001E30ED" w:rsidRPr="00F550D2" w:rsidRDefault="001E30ED" w:rsidP="000734A0">
            <w:pPr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RBS1</w:t>
            </w:r>
          </w:p>
        </w:tc>
        <w:tc>
          <w:tcPr>
            <w:tcW w:w="5103" w:type="dxa"/>
          </w:tcPr>
          <w:p w14:paraId="74C1310A" w14:textId="77777777" w:rsidR="001E30ED" w:rsidRPr="00F550D2" w:rsidRDefault="001E30ED" w:rsidP="00073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D210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</w:t>
            </w:r>
          </w:p>
        </w:tc>
        <w:tc>
          <w:tcPr>
            <w:tcW w:w="2410" w:type="dxa"/>
          </w:tcPr>
          <w:p w14:paraId="3283481E" w14:textId="77777777" w:rsidR="001E30ED" w:rsidRPr="00F550D2" w:rsidRDefault="001E30ED" w:rsidP="00073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E30ED" w:rsidRPr="00F550D2" w14:paraId="282D9BF3" w14:textId="77777777" w:rsidTr="26BD1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4CFBCFC9" w14:textId="77777777" w:rsidR="001E30ED" w:rsidRPr="00F550D2" w:rsidRDefault="001E30ED" w:rsidP="000734A0">
            <w:pPr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RBS2</w:t>
            </w:r>
          </w:p>
        </w:tc>
        <w:tc>
          <w:tcPr>
            <w:tcW w:w="5103" w:type="dxa"/>
          </w:tcPr>
          <w:p w14:paraId="735F2F27" w14:textId="77777777" w:rsidR="001E30ED" w:rsidRPr="00F550D2" w:rsidRDefault="001E30ED" w:rsidP="00073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7D,D210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</w:t>
            </w:r>
          </w:p>
        </w:tc>
        <w:tc>
          <w:tcPr>
            <w:tcW w:w="2410" w:type="dxa"/>
          </w:tcPr>
          <w:p w14:paraId="25A0E2E8" w14:textId="77777777" w:rsidR="001E30ED" w:rsidRPr="00F550D2" w:rsidRDefault="001E30ED" w:rsidP="00073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  <w:tr w:rsidR="001C6DE2" w:rsidRPr="00F550D2" w14:paraId="11E2A623" w14:textId="77777777" w:rsidTr="26BD1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8C47F8F" w14:textId="77777777" w:rsidR="001E30ED" w:rsidRPr="00F550D2" w:rsidRDefault="001E30ED" w:rsidP="000734A0">
            <w:pPr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RBS3</w:t>
            </w:r>
          </w:p>
        </w:tc>
        <w:tc>
          <w:tcPr>
            <w:tcW w:w="5103" w:type="dxa"/>
          </w:tcPr>
          <w:p w14:paraId="255E7954" w14:textId="77777777" w:rsidR="001E30ED" w:rsidRPr="00F550D2" w:rsidRDefault="001E30ED" w:rsidP="00073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pET-15</w:t>
            </w:r>
            <w:proofErr w:type="gramStart"/>
            <w:r w:rsidRPr="00F550D2">
              <w:rPr>
                <w:sz w:val="20"/>
                <w:szCs w:val="20"/>
                <w:lang w:eastAsia="da-DK"/>
              </w:rPr>
              <w:t>b::</w:t>
            </w:r>
            <w:proofErr w:type="gramEnd"/>
            <w:r w:rsidRPr="00F550D2">
              <w:rPr>
                <w:i/>
                <w:iCs/>
                <w:sz w:val="20"/>
                <w:szCs w:val="20"/>
                <w:lang w:eastAsia="da-DK"/>
              </w:rPr>
              <w:t>hipB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S</w:t>
            </w:r>
            <w:r w:rsidRPr="00F550D2">
              <w:rPr>
                <w:sz w:val="20"/>
                <w:szCs w:val="20"/>
                <w:lang w:eastAsia="da-DK"/>
              </w:rPr>
              <w:t>-</w:t>
            </w:r>
            <w:r w:rsidRPr="00F550D2">
              <w:rPr>
                <w:i/>
                <w:iCs/>
                <w:sz w:val="20"/>
                <w:szCs w:val="20"/>
                <w:lang w:eastAsia="da-DK"/>
              </w:rPr>
              <w:t>T</w:t>
            </w:r>
            <w:r w:rsidRPr="00F550D2">
              <w:rPr>
                <w:sz w:val="20"/>
                <w:szCs w:val="20"/>
                <w:vertAlign w:val="superscript"/>
                <w:lang w:eastAsia="da-DK"/>
              </w:rPr>
              <w:t>S59D,D210A</w:t>
            </w:r>
            <w:r w:rsidRPr="00F550D2">
              <w:rPr>
                <w:sz w:val="20"/>
                <w:szCs w:val="20"/>
                <w:vertAlign w:val="subscript"/>
                <w:lang w:eastAsia="da-DK"/>
              </w:rPr>
              <w:t>His6</w:t>
            </w:r>
            <w:r w:rsidRPr="00F550D2">
              <w:rPr>
                <w:sz w:val="20"/>
                <w:szCs w:val="20"/>
                <w:lang w:eastAsia="da-DK"/>
              </w:rPr>
              <w:t>, optimized SDs for all genes</w:t>
            </w:r>
          </w:p>
        </w:tc>
        <w:tc>
          <w:tcPr>
            <w:tcW w:w="2410" w:type="dxa"/>
          </w:tcPr>
          <w:p w14:paraId="3461400B" w14:textId="77777777" w:rsidR="001E30ED" w:rsidRPr="00F550D2" w:rsidRDefault="001E30ED" w:rsidP="00073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da-DK"/>
              </w:rPr>
            </w:pPr>
            <w:r w:rsidRPr="00F550D2">
              <w:rPr>
                <w:sz w:val="20"/>
                <w:szCs w:val="20"/>
                <w:lang w:eastAsia="da-DK"/>
              </w:rPr>
              <w:t>This work </w:t>
            </w:r>
          </w:p>
        </w:tc>
      </w:tr>
    </w:tbl>
    <w:p w14:paraId="397C5A8A" w14:textId="77777777" w:rsidR="00AF5398" w:rsidRDefault="00AF5398" w:rsidP="00833926">
      <w:pPr>
        <w:spacing w:line="480" w:lineRule="auto"/>
        <w:jc w:val="both"/>
      </w:pPr>
    </w:p>
    <w:p w14:paraId="28C74F5C" w14:textId="77777777" w:rsidR="00201D63" w:rsidRDefault="00201D63" w:rsidP="0007567A">
      <w:pPr>
        <w:spacing w:line="480" w:lineRule="auto"/>
        <w:jc w:val="both"/>
        <w:rPr>
          <w:b/>
          <w:bCs/>
        </w:rPr>
        <w:sectPr w:rsidR="00201D63" w:rsidSect="00CC62F6">
          <w:type w:val="continuous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2D81D946" w14:textId="6B57D0C8" w:rsidR="0007567A" w:rsidRPr="00F550D2" w:rsidRDefault="006565D6" w:rsidP="0007567A">
      <w:pPr>
        <w:spacing w:line="480" w:lineRule="auto"/>
        <w:jc w:val="both"/>
        <w:rPr>
          <w:b/>
          <w:bCs/>
        </w:rPr>
      </w:pPr>
      <w:r>
        <w:rPr>
          <w:b/>
        </w:rPr>
        <w:t xml:space="preserve">Supplementary </w:t>
      </w:r>
      <w:r w:rsidR="008B0B52">
        <w:rPr>
          <w:b/>
        </w:rPr>
        <w:t>f</w:t>
      </w:r>
      <w:r>
        <w:rPr>
          <w:b/>
        </w:rPr>
        <w:t>ile 1c</w:t>
      </w:r>
    </w:p>
    <w:tbl>
      <w:tblPr>
        <w:tblStyle w:val="GridTable2"/>
        <w:tblW w:w="10194" w:type="dxa"/>
        <w:tblLook w:val="04A0" w:firstRow="1" w:lastRow="0" w:firstColumn="1" w:lastColumn="0" w:noHBand="0" w:noVBand="1"/>
      </w:tblPr>
      <w:tblGrid>
        <w:gridCol w:w="1985"/>
        <w:gridCol w:w="8209"/>
      </w:tblGrid>
      <w:tr w:rsidR="0007567A" w:rsidRPr="00F550D2" w14:paraId="762F59A4" w14:textId="77777777" w:rsidTr="003412C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9792DEA" w14:textId="77777777" w:rsidR="0007567A" w:rsidRPr="00F550D2" w:rsidRDefault="0007567A" w:rsidP="00950B5B">
            <w:pPr>
              <w:jc w:val="both"/>
              <w:rPr>
                <w:b w:val="0"/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Oligonucleotide</w:t>
            </w:r>
          </w:p>
        </w:tc>
        <w:tc>
          <w:tcPr>
            <w:tcW w:w="8209" w:type="dxa"/>
          </w:tcPr>
          <w:p w14:paraId="68E361E4" w14:textId="77777777" w:rsidR="0007567A" w:rsidRPr="00F550D2" w:rsidRDefault="0007567A" w:rsidP="00950B5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Sequence</w:t>
            </w:r>
          </w:p>
        </w:tc>
      </w:tr>
      <w:tr w:rsidR="0007567A" w:rsidRPr="00F550D2" w14:paraId="53BC5CD3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18EE569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FP1(GTG)</w:t>
            </w:r>
          </w:p>
        </w:tc>
        <w:tc>
          <w:tcPr>
            <w:tcW w:w="8209" w:type="dxa"/>
          </w:tcPr>
          <w:p w14:paraId="3203B826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CCCGTCGACGGATCCAAGGAGTTTTATAAGTGGCGAATTGTCGTATTCTG</w:t>
            </w:r>
          </w:p>
        </w:tc>
      </w:tr>
      <w:tr w:rsidR="0007567A" w:rsidRPr="00F550D2" w14:paraId="5792935F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C41EE61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  <w:lang w:val="da-DK"/>
              </w:rPr>
              <w:t>FP21</w:t>
            </w:r>
          </w:p>
        </w:tc>
        <w:tc>
          <w:tcPr>
            <w:tcW w:w="8209" w:type="dxa"/>
          </w:tcPr>
          <w:p w14:paraId="0862F661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GGGGGGTACCGGATCCAAAATAAGGAGGAAAAAAAAATGATCTGCTCAGGACCAC</w:t>
            </w:r>
          </w:p>
        </w:tc>
      </w:tr>
      <w:tr w:rsidR="0007567A" w:rsidRPr="00F550D2" w14:paraId="6A87854D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D2C7CD4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FP22</w:t>
            </w:r>
          </w:p>
        </w:tc>
        <w:tc>
          <w:tcPr>
            <w:tcW w:w="8209" w:type="dxa"/>
          </w:tcPr>
          <w:p w14:paraId="1EBD9846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CCCCTCGAGGGATCCAAAATAAGGAGGAAAAAAAAATGCATCGGCGAGTGAAAG</w:t>
            </w:r>
          </w:p>
        </w:tc>
      </w:tr>
      <w:tr w:rsidR="0007567A" w:rsidRPr="00F550D2" w14:paraId="6DFA44FA" w14:textId="77777777" w:rsidTr="00950B5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C11CCF0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FP43</w:t>
            </w:r>
          </w:p>
        </w:tc>
        <w:tc>
          <w:tcPr>
            <w:tcW w:w="8209" w:type="dxa"/>
          </w:tcPr>
          <w:p w14:paraId="01EFF798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CCCCGAATTCCTCTCCCGATGAGATCAGC</w:t>
            </w:r>
          </w:p>
        </w:tc>
      </w:tr>
      <w:tr w:rsidR="0007567A" w:rsidRPr="00F550D2" w14:paraId="33F8D9DE" w14:textId="77777777" w:rsidTr="00950B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353524F5" w14:textId="77777777" w:rsidR="0007567A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FP46</w:t>
            </w:r>
          </w:p>
        </w:tc>
        <w:tc>
          <w:tcPr>
            <w:tcW w:w="8209" w:type="dxa"/>
          </w:tcPr>
          <w:p w14:paraId="52D79841" w14:textId="77777777" w:rsidR="0007567A" w:rsidRPr="00D91795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GGGGGTCGACCTGCAGAAAATAAGGAGGAAAAAAAAATGGCGAATTGTCGTATTCTG</w:t>
            </w:r>
          </w:p>
        </w:tc>
      </w:tr>
      <w:tr w:rsidR="0007567A" w:rsidRPr="00F550D2" w14:paraId="7327750C" w14:textId="77777777" w:rsidTr="00950B5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CCAF4D5" w14:textId="77777777" w:rsidR="0007567A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FP47</w:t>
            </w:r>
          </w:p>
        </w:tc>
        <w:tc>
          <w:tcPr>
            <w:tcW w:w="8209" w:type="dxa"/>
          </w:tcPr>
          <w:p w14:paraId="411F91C1" w14:textId="77777777" w:rsidR="0007567A" w:rsidRPr="00D91795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GGGGGGTACCGGATCCAAAATAAGGAGGAAAAAAAAATGGCGAATTGTCGTATTCTG</w:t>
            </w:r>
          </w:p>
        </w:tc>
      </w:tr>
      <w:tr w:rsidR="0007567A" w:rsidRPr="00F550D2" w14:paraId="7335E00A" w14:textId="77777777" w:rsidTr="00950B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BC248B1" w14:textId="77777777" w:rsidR="0007567A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FP48</w:t>
            </w:r>
          </w:p>
        </w:tc>
        <w:tc>
          <w:tcPr>
            <w:tcW w:w="8209" w:type="dxa"/>
          </w:tcPr>
          <w:p w14:paraId="776B8763" w14:textId="77777777" w:rsidR="0007567A" w:rsidRPr="00D91795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GGGGGTCGACCTGCAGAAAATAAGGAGGAAAAAAAAATGGCGAATTGTCGTATTCTG</w:t>
            </w:r>
          </w:p>
        </w:tc>
      </w:tr>
      <w:tr w:rsidR="0007567A" w:rsidRPr="00F550D2" w14:paraId="171F6659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4E0E23B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RP1</w:t>
            </w:r>
          </w:p>
        </w:tc>
        <w:tc>
          <w:tcPr>
            <w:tcW w:w="8209" w:type="dxa"/>
          </w:tcPr>
          <w:p w14:paraId="7253E259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CCCCGCATGCGAATTCGCTCACAGCAGCCCCAGACG</w:t>
            </w:r>
          </w:p>
        </w:tc>
      </w:tr>
      <w:tr w:rsidR="0007567A" w:rsidRPr="00F550D2" w14:paraId="345C4497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AA61B1B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D91795">
              <w:rPr>
                <w:sz w:val="20"/>
                <w:szCs w:val="20"/>
              </w:rPr>
              <w:t>RP11</w:t>
            </w:r>
          </w:p>
        </w:tc>
        <w:tc>
          <w:tcPr>
            <w:tcW w:w="8209" w:type="dxa"/>
          </w:tcPr>
          <w:p w14:paraId="416AAC2E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91795">
              <w:rPr>
                <w:sz w:val="20"/>
                <w:szCs w:val="20"/>
              </w:rPr>
              <w:t>CCCCCTCGAGAAGCTTTCACAGCAGCCCCAGACG</w:t>
            </w:r>
          </w:p>
        </w:tc>
      </w:tr>
      <w:tr w:rsidR="0007567A" w:rsidRPr="00F550D2" w14:paraId="01E18387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2C03390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RP14</w:t>
            </w:r>
          </w:p>
        </w:tc>
        <w:tc>
          <w:tcPr>
            <w:tcW w:w="8209" w:type="dxa"/>
          </w:tcPr>
          <w:p w14:paraId="32870BEE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GGGGAATTCAAGCTTTTATTCCTCCCAAGGTAAAATC</w:t>
            </w:r>
          </w:p>
        </w:tc>
      </w:tr>
      <w:tr w:rsidR="0007567A" w:rsidRPr="00F550D2" w14:paraId="6C84FBB7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37F9242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RP15</w:t>
            </w:r>
          </w:p>
        </w:tc>
        <w:tc>
          <w:tcPr>
            <w:tcW w:w="8209" w:type="dxa"/>
          </w:tcPr>
          <w:p w14:paraId="101ABB02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GGGGGAATTCAAGCTTTCACTCGCCGATGCATAG</w:t>
            </w:r>
          </w:p>
        </w:tc>
      </w:tr>
      <w:tr w:rsidR="0007567A" w:rsidRPr="00F550D2" w14:paraId="0E4DB95A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4B979F7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RP32</w:t>
            </w:r>
          </w:p>
        </w:tc>
        <w:tc>
          <w:tcPr>
            <w:tcW w:w="8209" w:type="dxa"/>
          </w:tcPr>
          <w:p w14:paraId="1A88D485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CCCCGGATCCTCTGCAACTCCTGGAGTTG</w:t>
            </w:r>
          </w:p>
        </w:tc>
      </w:tr>
      <w:tr w:rsidR="0007567A" w:rsidRPr="00F550D2" w14:paraId="4E56D57D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6CC6CAA" w14:textId="77777777" w:rsidR="0007567A" w:rsidRDefault="0007567A" w:rsidP="00950B5B">
            <w:pPr>
              <w:jc w:val="both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RP42</w:t>
            </w:r>
          </w:p>
        </w:tc>
        <w:tc>
          <w:tcPr>
            <w:tcW w:w="8209" w:type="dxa"/>
          </w:tcPr>
          <w:p w14:paraId="7B718DB8" w14:textId="77777777" w:rsidR="0007567A" w:rsidRPr="00D91795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26BD1130">
              <w:rPr>
                <w:sz w:val="20"/>
                <w:szCs w:val="20"/>
              </w:rPr>
              <w:t>GGGGGTCGACCTGCAGTCACTCGCCGATGCATAG</w:t>
            </w:r>
          </w:p>
        </w:tc>
      </w:tr>
      <w:tr w:rsidR="0007567A" w:rsidRPr="00F550D2" w14:paraId="79027B45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448E9CF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HipT S57D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2C3E9C64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CGTCAACAAAAAGGGATGGATATTTCCGGTT</w:t>
            </w:r>
          </w:p>
        </w:tc>
      </w:tr>
      <w:tr w:rsidR="0007567A" w:rsidRPr="00F550D2" w14:paraId="46EF8BDC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F400930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HipT S57D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06AD71B3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GGCTGGTAACCGGAAATATCCATCCCTTTTT</w:t>
            </w:r>
          </w:p>
        </w:tc>
      </w:tr>
      <w:tr w:rsidR="0007567A" w:rsidRPr="00F550D2" w14:paraId="3302F083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ED55AB9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HipT S59D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0A066951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TCAACAAAAAGGGATGAGTATTGACGGTTAC</w:t>
            </w:r>
          </w:p>
        </w:tc>
      </w:tr>
      <w:tr w:rsidR="0007567A" w:rsidRPr="00F550D2" w14:paraId="281E004B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2D1B240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HipT S59D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11B000DE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TTGGGCTGGTAACCGTCAATACTCATCCCTTT</w:t>
            </w:r>
          </w:p>
        </w:tc>
      </w:tr>
      <w:tr w:rsidR="0007567A" w:rsidRPr="00F550D2" w14:paraId="727A3A53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1FE0734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HipT S59A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29671415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TCAACAAAAAGGGATGAGTATTGCCGGTTAC</w:t>
            </w:r>
          </w:p>
        </w:tc>
      </w:tr>
      <w:tr w:rsidR="0007567A" w:rsidRPr="00F550D2" w14:paraId="40D01435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61C740B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HipT S59A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1C9CA76F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TTGGGCTGGTAACCGGCAATACTCATCCCTTT</w:t>
            </w:r>
          </w:p>
        </w:tc>
      </w:tr>
      <w:tr w:rsidR="0007567A" w:rsidRPr="00F550D2" w14:paraId="36098C1F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9A408A7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T</w:t>
            </w:r>
            <w:proofErr w:type="spellEnd"/>
            <w:r w:rsidRPr="00F550D2">
              <w:rPr>
                <w:sz w:val="20"/>
                <w:szCs w:val="20"/>
              </w:rPr>
              <w:t xml:space="preserve"> D210A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74ECA882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TAAATGCATCGCGTTATTACCCAGCAACAA</w:t>
            </w:r>
          </w:p>
        </w:tc>
      </w:tr>
      <w:tr w:rsidR="0007567A" w:rsidRPr="00F550D2" w14:paraId="3B8F7E29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75155B5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T</w:t>
            </w:r>
            <w:proofErr w:type="spellEnd"/>
            <w:r w:rsidRPr="00F550D2">
              <w:rPr>
                <w:sz w:val="20"/>
                <w:szCs w:val="20"/>
              </w:rPr>
              <w:t xml:space="preserve"> D210A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7651CF6D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TGGGTAATAACGCGATGCATTTACGAAACTTT</w:t>
            </w:r>
          </w:p>
        </w:tc>
      </w:tr>
      <w:tr w:rsidR="0007567A" w:rsidRPr="00F550D2" w14:paraId="19C3FCB4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AE7C496" w14:textId="77777777" w:rsidR="0007567A" w:rsidRPr="00F550D2" w:rsidRDefault="0007567A" w:rsidP="00950B5B">
            <w:pPr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T</w:t>
            </w:r>
            <w:proofErr w:type="spellEnd"/>
            <w:r w:rsidRPr="00F550D2">
              <w:rPr>
                <w:sz w:val="20"/>
                <w:szCs w:val="20"/>
              </w:rPr>
              <w:t xml:space="preserve"> S57S59A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786D7239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GGATGAGTATTGCCGGTTACCAGCCCAAATTGCAA</w:t>
            </w:r>
          </w:p>
        </w:tc>
      </w:tr>
      <w:tr w:rsidR="0007567A" w:rsidRPr="00F550D2" w14:paraId="7BA90B20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EC252F2" w14:textId="77777777" w:rsidR="0007567A" w:rsidRPr="00F550D2" w:rsidRDefault="0007567A" w:rsidP="00950B5B">
            <w:pPr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T</w:t>
            </w:r>
            <w:proofErr w:type="spellEnd"/>
            <w:r w:rsidRPr="00F550D2">
              <w:rPr>
                <w:sz w:val="20"/>
                <w:szCs w:val="20"/>
              </w:rPr>
              <w:t xml:space="preserve"> S57S59A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4FF4C150" w14:textId="77777777" w:rsidR="0007567A" w:rsidRPr="00F550D2" w:rsidRDefault="0007567A" w:rsidP="00950B5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TAACCGGCAATACTCATCCCTTTTTGTTGACGCGG</w:t>
            </w:r>
          </w:p>
        </w:tc>
      </w:tr>
      <w:tr w:rsidR="0007567A" w:rsidRPr="00F550D2" w14:paraId="18D495F9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F1CCE80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S</w:t>
            </w:r>
            <w:proofErr w:type="spellEnd"/>
            <w:r w:rsidRPr="00F550D2">
              <w:rPr>
                <w:sz w:val="20"/>
                <w:szCs w:val="20"/>
              </w:rPr>
              <w:t xml:space="preserve"> W65A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2F2AD25A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AGAAGGAGCTCTGCGTCAACGCTA</w:t>
            </w:r>
          </w:p>
        </w:tc>
      </w:tr>
      <w:tr w:rsidR="0007567A" w:rsidRPr="00F550D2" w14:paraId="5BA239AF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E8A2BAD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S</w:t>
            </w:r>
            <w:proofErr w:type="spellEnd"/>
            <w:r w:rsidRPr="00F550D2">
              <w:rPr>
                <w:sz w:val="20"/>
                <w:szCs w:val="20"/>
              </w:rPr>
              <w:t xml:space="preserve"> W65A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05BA6ADC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TGACGCAGAGCTCCTTCTGGCGC</w:t>
            </w:r>
          </w:p>
        </w:tc>
      </w:tr>
      <w:tr w:rsidR="0007567A" w:rsidRPr="00F550D2" w14:paraId="23C52FEC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98BDE84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X</w:t>
            </w:r>
            <w:proofErr w:type="spellEnd"/>
            <w:r w:rsidRPr="00F550D2">
              <w:rPr>
                <w:sz w:val="20"/>
                <w:szCs w:val="20"/>
              </w:rPr>
              <w:t xml:space="preserve"> S57A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05E45608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AAGGGATGGCTATTTCCGGTTACCAGCC</w:t>
            </w:r>
          </w:p>
        </w:tc>
      </w:tr>
      <w:tr w:rsidR="0007567A" w:rsidRPr="00F550D2" w14:paraId="1E21C0BE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ECC415B" w14:textId="77777777" w:rsidR="0007567A" w:rsidRPr="00F550D2" w:rsidRDefault="0007567A" w:rsidP="00950B5B">
            <w:pPr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X</w:t>
            </w:r>
            <w:proofErr w:type="spellEnd"/>
            <w:r w:rsidRPr="00F550D2">
              <w:rPr>
                <w:sz w:val="20"/>
                <w:szCs w:val="20"/>
              </w:rPr>
              <w:t xml:space="preserve"> S57A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5CF42AFB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GGAAATAGCCATCCTTTTTGTTGACG</w:t>
            </w:r>
          </w:p>
        </w:tc>
      </w:tr>
      <w:tr w:rsidR="0007567A" w:rsidRPr="00F550D2" w14:paraId="6108CD9A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FEBFF89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X</w:t>
            </w:r>
            <w:proofErr w:type="spellEnd"/>
            <w:r w:rsidRPr="00F550D2">
              <w:rPr>
                <w:sz w:val="20"/>
                <w:szCs w:val="20"/>
              </w:rPr>
              <w:t xml:space="preserve"> D233Q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6BB6DB52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GGTGTATCAGTTTGTTTCTGTCGCTCCC</w:t>
            </w:r>
          </w:p>
        </w:tc>
      </w:tr>
      <w:tr w:rsidR="0007567A" w:rsidRPr="00F550D2" w14:paraId="5F30B3A1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9C46DAE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X</w:t>
            </w:r>
            <w:proofErr w:type="spellEnd"/>
            <w:r w:rsidRPr="00F550D2">
              <w:rPr>
                <w:sz w:val="20"/>
                <w:szCs w:val="20"/>
              </w:rPr>
              <w:t xml:space="preserve"> D233Q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6FB072CA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GAAACAAACTGATACACCGGCGCTAACG</w:t>
            </w:r>
          </w:p>
        </w:tc>
      </w:tr>
      <w:tr w:rsidR="0007567A" w:rsidRPr="00F550D2" w14:paraId="1C4F2E5F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A681841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BS</w:t>
            </w:r>
            <w:proofErr w:type="spellEnd"/>
            <w:r w:rsidRPr="00F550D2">
              <w:rPr>
                <w:sz w:val="20"/>
                <w:szCs w:val="20"/>
              </w:rPr>
              <w:t xml:space="preserve"> del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36775D9D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ACGACAATTCGCCATTTTTTTTTCCTCCTTATTTTTCTAGAGGG</w:t>
            </w:r>
          </w:p>
        </w:tc>
      </w:tr>
      <w:tr w:rsidR="0007567A" w:rsidRPr="00F550D2" w14:paraId="05F2D925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4B2C04A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hipBS</w:t>
            </w:r>
            <w:proofErr w:type="spellEnd"/>
            <w:r w:rsidRPr="00F550D2">
              <w:rPr>
                <w:sz w:val="20"/>
                <w:szCs w:val="20"/>
              </w:rPr>
              <w:t xml:space="preserve"> del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78879F2F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TTCCCCTCTAGAAAAATAAGGAGGAAAAAAAAATGGCGAAT</w:t>
            </w:r>
          </w:p>
        </w:tc>
      </w:tr>
      <w:tr w:rsidR="0007567A" w:rsidRPr="00F550D2" w14:paraId="5BD12863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08118B6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Q5 HipT D210A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039DE7C5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GGTAATAACGctATGCATTTACGAAACTTTG</w:t>
            </w:r>
            <w:proofErr w:type="spellEnd"/>
          </w:p>
        </w:tc>
      </w:tr>
      <w:tr w:rsidR="0007567A" w:rsidRPr="00F550D2" w14:paraId="7DC6B393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207442C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Q5 HipT D210A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6BCEF62B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CAGCAACCAGGCGTAAAC</w:t>
            </w:r>
          </w:p>
        </w:tc>
      </w:tr>
      <w:tr w:rsidR="0007567A" w:rsidRPr="00F550D2" w14:paraId="412078B1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AE40B02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Q5 HipT S57D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29872844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F550D2">
              <w:rPr>
                <w:sz w:val="20"/>
                <w:szCs w:val="20"/>
              </w:rPr>
              <w:t>AAAGGGATGGaTATTTCCGGT</w:t>
            </w:r>
            <w:proofErr w:type="spellEnd"/>
          </w:p>
        </w:tc>
      </w:tr>
      <w:tr w:rsidR="0007567A" w:rsidRPr="00F550D2" w14:paraId="69059A5C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5C2FCCA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Q5 HipT S57D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746886BB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>TTGTTGACGCGGAAGTTC</w:t>
            </w:r>
          </w:p>
        </w:tc>
      </w:tr>
      <w:tr w:rsidR="0007567A" w:rsidRPr="00F550D2" w14:paraId="7498BC6B" w14:textId="77777777" w:rsidTr="003412CE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6FFA0F4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Q5 HipT S59D </w:t>
            </w:r>
            <w:proofErr w:type="spellStart"/>
            <w:r w:rsidRPr="00F550D2">
              <w:rPr>
                <w:sz w:val="20"/>
                <w:szCs w:val="20"/>
              </w:rPr>
              <w:t>Fw</w:t>
            </w:r>
            <w:proofErr w:type="spellEnd"/>
          </w:p>
        </w:tc>
        <w:tc>
          <w:tcPr>
            <w:tcW w:w="8209" w:type="dxa"/>
          </w:tcPr>
          <w:p w14:paraId="67CE68D6" w14:textId="77777777" w:rsidR="0007567A" w:rsidRPr="00F550D2" w:rsidRDefault="0007567A" w:rsidP="00950B5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aps/>
                <w:sz w:val="20"/>
                <w:szCs w:val="20"/>
              </w:rPr>
            </w:pPr>
            <w:r w:rsidRPr="00F550D2">
              <w:rPr>
                <w:caps/>
                <w:sz w:val="20"/>
                <w:szCs w:val="20"/>
              </w:rPr>
              <w:t>tagaCATCCCTTTTTGTTGACG</w:t>
            </w:r>
          </w:p>
        </w:tc>
      </w:tr>
      <w:tr w:rsidR="0007567A" w:rsidRPr="00F550D2" w14:paraId="6E711D6F" w14:textId="77777777" w:rsidTr="003412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2815D8B" w14:textId="77777777" w:rsidR="0007567A" w:rsidRPr="00F550D2" w:rsidRDefault="0007567A" w:rsidP="00950B5B">
            <w:pPr>
              <w:jc w:val="both"/>
              <w:rPr>
                <w:sz w:val="20"/>
                <w:szCs w:val="20"/>
              </w:rPr>
            </w:pPr>
            <w:r w:rsidRPr="00F550D2">
              <w:rPr>
                <w:sz w:val="20"/>
                <w:szCs w:val="20"/>
              </w:rPr>
              <w:t xml:space="preserve">Q5 HipT S59D </w:t>
            </w:r>
            <w:proofErr w:type="spellStart"/>
            <w:r w:rsidRPr="00F550D2">
              <w:rPr>
                <w:sz w:val="20"/>
                <w:szCs w:val="20"/>
              </w:rPr>
              <w:t>Rv</w:t>
            </w:r>
            <w:proofErr w:type="spellEnd"/>
          </w:p>
        </w:tc>
        <w:tc>
          <w:tcPr>
            <w:tcW w:w="8209" w:type="dxa"/>
          </w:tcPr>
          <w:p w14:paraId="57EE5CF6" w14:textId="77777777" w:rsidR="0007567A" w:rsidRPr="00F550D2" w:rsidRDefault="0007567A" w:rsidP="00950B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aps/>
                <w:sz w:val="20"/>
                <w:szCs w:val="20"/>
              </w:rPr>
            </w:pPr>
            <w:r w:rsidRPr="00F550D2">
              <w:rPr>
                <w:caps/>
                <w:sz w:val="20"/>
                <w:szCs w:val="20"/>
              </w:rPr>
              <w:t>ttgatGGTTACCAGCCCAAATTG</w:t>
            </w:r>
          </w:p>
        </w:tc>
      </w:tr>
    </w:tbl>
    <w:p w14:paraId="50B91943" w14:textId="2BDD7C4D" w:rsidR="00385E4B" w:rsidRPr="00F550D2" w:rsidRDefault="00385E4B" w:rsidP="0010610F">
      <w:pPr>
        <w:spacing w:line="480" w:lineRule="auto"/>
        <w:jc w:val="both"/>
      </w:pPr>
    </w:p>
    <w:sectPr w:rsidR="00385E4B" w:rsidRPr="00F550D2" w:rsidSect="00201D63">
      <w:pgSz w:w="16840" w:h="11900" w:orient="landscape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0D4C36" w14:textId="77777777" w:rsidR="00B76CAD" w:rsidRDefault="00B76CAD" w:rsidP="00AC0E11">
      <w:r>
        <w:separator/>
      </w:r>
    </w:p>
  </w:endnote>
  <w:endnote w:type="continuationSeparator" w:id="0">
    <w:p w14:paraId="7F68E60E" w14:textId="77777777" w:rsidR="00B76CAD" w:rsidRDefault="00B76CAD" w:rsidP="00AC0E11">
      <w:r>
        <w:continuationSeparator/>
      </w:r>
    </w:p>
  </w:endnote>
  <w:endnote w:type="continuationNotice" w:id="1">
    <w:p w14:paraId="4091A95B" w14:textId="77777777" w:rsidR="00B76CAD" w:rsidRDefault="00B76CA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C33767" w14:textId="03A5283F" w:rsidR="008F68F3" w:rsidRDefault="008F68F3" w:rsidP="00757E6E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end"/>
    </w:r>
  </w:p>
  <w:p w14:paraId="4F6CECBF" w14:textId="77777777" w:rsidR="008F68F3" w:rsidRDefault="008F68F3" w:rsidP="00AC0E1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F58A75" w14:textId="6AB7269D" w:rsidR="008F68F3" w:rsidRDefault="008F68F3" w:rsidP="00757E6E">
    <w:pPr>
      <w:pStyle w:val="Footer"/>
      <w:framePr w:wrap="none" w:vAnchor="text" w:hAnchor="margin" w:xAlign="right" w:y="1"/>
      <w:rPr>
        <w:rStyle w:val="PageNumber"/>
      </w:rPr>
    </w:pPr>
  </w:p>
  <w:p w14:paraId="513C7F89" w14:textId="3BC13FB8" w:rsidR="008F68F3" w:rsidRDefault="008F68F3" w:rsidP="00AC0E11">
    <w:pPr>
      <w:pStyle w:val="Footer"/>
      <w:ind w:right="360"/>
    </w:pPr>
  </w:p>
  <w:p w14:paraId="7FB65B4B" w14:textId="77777777" w:rsidR="00DA5CB2" w:rsidRDefault="00DA5CB2" w:rsidP="00AC0E1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C2BC07" w14:textId="77777777" w:rsidR="00B76CAD" w:rsidRDefault="00B76CAD" w:rsidP="00AC0E11">
      <w:r>
        <w:separator/>
      </w:r>
    </w:p>
  </w:footnote>
  <w:footnote w:type="continuationSeparator" w:id="0">
    <w:p w14:paraId="61BBB9C2" w14:textId="77777777" w:rsidR="00B76CAD" w:rsidRDefault="00B76CAD" w:rsidP="00AC0E11">
      <w:r>
        <w:continuationSeparator/>
      </w:r>
    </w:p>
  </w:footnote>
  <w:footnote w:type="continuationNotice" w:id="1">
    <w:p w14:paraId="0D71B0CF" w14:textId="77777777" w:rsidR="00B76CAD" w:rsidRDefault="00B76CA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5"/>
  <w:activeWritingStyle w:appName="MSWord" w:lang="en-GB" w:vendorID="64" w:dllVersion="0" w:nlCheck="1" w:checkStyle="0"/>
  <w:activeWritingStyle w:appName="MSWord" w:lang="da-DK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olecular Micro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zsaav9tr2w9qe95whv9rfizrsf2xw9wedv&quot;&gt;DEB EndNote Master Library 2&lt;record-ids&gt;&lt;item&gt;1641&lt;/item&gt;&lt;item&gt;1830&lt;/item&gt;&lt;item&gt;1936&lt;/item&gt;&lt;item&gt;1952&lt;/item&gt;&lt;item&gt;1958&lt;/item&gt;&lt;item&gt;2041&lt;/item&gt;&lt;/record-ids&gt;&lt;/item&gt;&lt;/Libraries&gt;"/>
  </w:docVars>
  <w:rsids>
    <w:rsidRoot w:val="00833926"/>
    <w:rsid w:val="000000AB"/>
    <w:rsid w:val="000008A9"/>
    <w:rsid w:val="00001712"/>
    <w:rsid w:val="00002127"/>
    <w:rsid w:val="000032BA"/>
    <w:rsid w:val="00006514"/>
    <w:rsid w:val="00007598"/>
    <w:rsid w:val="00010598"/>
    <w:rsid w:val="00011508"/>
    <w:rsid w:val="00015D35"/>
    <w:rsid w:val="0001701C"/>
    <w:rsid w:val="0002176B"/>
    <w:rsid w:val="00021E17"/>
    <w:rsid w:val="00030622"/>
    <w:rsid w:val="000308C9"/>
    <w:rsid w:val="00033317"/>
    <w:rsid w:val="00036F88"/>
    <w:rsid w:val="000377F3"/>
    <w:rsid w:val="0004404C"/>
    <w:rsid w:val="000442A9"/>
    <w:rsid w:val="0004432C"/>
    <w:rsid w:val="00045BC5"/>
    <w:rsid w:val="000512C9"/>
    <w:rsid w:val="00052139"/>
    <w:rsid w:val="000555BF"/>
    <w:rsid w:val="00056ECD"/>
    <w:rsid w:val="00057F1E"/>
    <w:rsid w:val="00060707"/>
    <w:rsid w:val="00060A63"/>
    <w:rsid w:val="00060DB8"/>
    <w:rsid w:val="00063D92"/>
    <w:rsid w:val="0006457B"/>
    <w:rsid w:val="000654B5"/>
    <w:rsid w:val="0006594C"/>
    <w:rsid w:val="000665C6"/>
    <w:rsid w:val="00066AB7"/>
    <w:rsid w:val="00066F94"/>
    <w:rsid w:val="0006737C"/>
    <w:rsid w:val="000734A0"/>
    <w:rsid w:val="00073612"/>
    <w:rsid w:val="0007567A"/>
    <w:rsid w:val="000774D7"/>
    <w:rsid w:val="00081082"/>
    <w:rsid w:val="00084E0A"/>
    <w:rsid w:val="00092A69"/>
    <w:rsid w:val="000A5853"/>
    <w:rsid w:val="000B14BB"/>
    <w:rsid w:val="000B27B8"/>
    <w:rsid w:val="000B51FD"/>
    <w:rsid w:val="000B5A95"/>
    <w:rsid w:val="000B7206"/>
    <w:rsid w:val="000C3B94"/>
    <w:rsid w:val="000C3EE9"/>
    <w:rsid w:val="000C5AAC"/>
    <w:rsid w:val="000C6F8E"/>
    <w:rsid w:val="000C76F3"/>
    <w:rsid w:val="000D52D7"/>
    <w:rsid w:val="000E033F"/>
    <w:rsid w:val="000E2C04"/>
    <w:rsid w:val="000E3EC4"/>
    <w:rsid w:val="000E4355"/>
    <w:rsid w:val="000E4816"/>
    <w:rsid w:val="000F0725"/>
    <w:rsid w:val="000F1838"/>
    <w:rsid w:val="000F2758"/>
    <w:rsid w:val="000F58BE"/>
    <w:rsid w:val="000F5E10"/>
    <w:rsid w:val="000F664B"/>
    <w:rsid w:val="000F6A3A"/>
    <w:rsid w:val="00100C07"/>
    <w:rsid w:val="00103D19"/>
    <w:rsid w:val="0010610F"/>
    <w:rsid w:val="00112AC5"/>
    <w:rsid w:val="001208A8"/>
    <w:rsid w:val="0012178C"/>
    <w:rsid w:val="00124898"/>
    <w:rsid w:val="00140364"/>
    <w:rsid w:val="00140E34"/>
    <w:rsid w:val="00141E46"/>
    <w:rsid w:val="0014204C"/>
    <w:rsid w:val="00143B76"/>
    <w:rsid w:val="00144759"/>
    <w:rsid w:val="00153A25"/>
    <w:rsid w:val="00164053"/>
    <w:rsid w:val="0016423E"/>
    <w:rsid w:val="0017093B"/>
    <w:rsid w:val="00171B96"/>
    <w:rsid w:val="00172D61"/>
    <w:rsid w:val="001757A3"/>
    <w:rsid w:val="0017644D"/>
    <w:rsid w:val="001777BE"/>
    <w:rsid w:val="00182BA6"/>
    <w:rsid w:val="00183C6E"/>
    <w:rsid w:val="00184C76"/>
    <w:rsid w:val="00186723"/>
    <w:rsid w:val="001870CC"/>
    <w:rsid w:val="00187544"/>
    <w:rsid w:val="00190D38"/>
    <w:rsid w:val="001913B7"/>
    <w:rsid w:val="00197959"/>
    <w:rsid w:val="001A177A"/>
    <w:rsid w:val="001A55C0"/>
    <w:rsid w:val="001A7F45"/>
    <w:rsid w:val="001C073D"/>
    <w:rsid w:val="001C4BA2"/>
    <w:rsid w:val="001C6DE2"/>
    <w:rsid w:val="001D0F8B"/>
    <w:rsid w:val="001D3CC7"/>
    <w:rsid w:val="001D4F13"/>
    <w:rsid w:val="001D7CDF"/>
    <w:rsid w:val="001E12BC"/>
    <w:rsid w:val="001E16F5"/>
    <w:rsid w:val="001E2EED"/>
    <w:rsid w:val="001E30ED"/>
    <w:rsid w:val="001E426F"/>
    <w:rsid w:val="001E4581"/>
    <w:rsid w:val="001E64A8"/>
    <w:rsid w:val="001F32E9"/>
    <w:rsid w:val="001F6997"/>
    <w:rsid w:val="001F76A7"/>
    <w:rsid w:val="0020040C"/>
    <w:rsid w:val="002004A1"/>
    <w:rsid w:val="00201D63"/>
    <w:rsid w:val="00204AD4"/>
    <w:rsid w:val="00205C3D"/>
    <w:rsid w:val="002066B9"/>
    <w:rsid w:val="002066BA"/>
    <w:rsid w:val="00206CF9"/>
    <w:rsid w:val="00212568"/>
    <w:rsid w:val="0021340E"/>
    <w:rsid w:val="00217A2B"/>
    <w:rsid w:val="00223CB0"/>
    <w:rsid w:val="00224FE5"/>
    <w:rsid w:val="002304C7"/>
    <w:rsid w:val="0023387B"/>
    <w:rsid w:val="002345BC"/>
    <w:rsid w:val="00234BC9"/>
    <w:rsid w:val="00234D81"/>
    <w:rsid w:val="002371B6"/>
    <w:rsid w:val="00242F77"/>
    <w:rsid w:val="00250750"/>
    <w:rsid w:val="00252395"/>
    <w:rsid w:val="002541E6"/>
    <w:rsid w:val="0026192B"/>
    <w:rsid w:val="002619C4"/>
    <w:rsid w:val="00263FDC"/>
    <w:rsid w:val="002640B8"/>
    <w:rsid w:val="00264B35"/>
    <w:rsid w:val="0027131B"/>
    <w:rsid w:val="00271838"/>
    <w:rsid w:val="0027199C"/>
    <w:rsid w:val="002721FF"/>
    <w:rsid w:val="00273692"/>
    <w:rsid w:val="00273881"/>
    <w:rsid w:val="00274C45"/>
    <w:rsid w:val="00275EEE"/>
    <w:rsid w:val="00276481"/>
    <w:rsid w:val="00276800"/>
    <w:rsid w:val="00276C86"/>
    <w:rsid w:val="00284C4E"/>
    <w:rsid w:val="00285390"/>
    <w:rsid w:val="00285692"/>
    <w:rsid w:val="00291C84"/>
    <w:rsid w:val="00291F7B"/>
    <w:rsid w:val="002932B8"/>
    <w:rsid w:val="002962F4"/>
    <w:rsid w:val="00297359"/>
    <w:rsid w:val="00297AF3"/>
    <w:rsid w:val="002A2259"/>
    <w:rsid w:val="002A452D"/>
    <w:rsid w:val="002B2507"/>
    <w:rsid w:val="002B3848"/>
    <w:rsid w:val="002B56D1"/>
    <w:rsid w:val="002B74B5"/>
    <w:rsid w:val="002C2092"/>
    <w:rsid w:val="002C45C5"/>
    <w:rsid w:val="002C697A"/>
    <w:rsid w:val="002C6B2A"/>
    <w:rsid w:val="002C7819"/>
    <w:rsid w:val="002D0F08"/>
    <w:rsid w:val="002D3614"/>
    <w:rsid w:val="002D4F87"/>
    <w:rsid w:val="002E04CD"/>
    <w:rsid w:val="002E187F"/>
    <w:rsid w:val="002E1C76"/>
    <w:rsid w:val="002E335E"/>
    <w:rsid w:val="002E35B4"/>
    <w:rsid w:val="002E3E11"/>
    <w:rsid w:val="002F3E2B"/>
    <w:rsid w:val="002F4B67"/>
    <w:rsid w:val="00304EC8"/>
    <w:rsid w:val="00310F73"/>
    <w:rsid w:val="00312DE0"/>
    <w:rsid w:val="00317669"/>
    <w:rsid w:val="0031769A"/>
    <w:rsid w:val="00321EEC"/>
    <w:rsid w:val="00322B4E"/>
    <w:rsid w:val="0032555D"/>
    <w:rsid w:val="003370C2"/>
    <w:rsid w:val="00340360"/>
    <w:rsid w:val="0034078C"/>
    <w:rsid w:val="003412CE"/>
    <w:rsid w:val="0034186C"/>
    <w:rsid w:val="003450BB"/>
    <w:rsid w:val="003534DA"/>
    <w:rsid w:val="00360625"/>
    <w:rsid w:val="00360F4D"/>
    <w:rsid w:val="00363F4D"/>
    <w:rsid w:val="00364234"/>
    <w:rsid w:val="00365DFB"/>
    <w:rsid w:val="0036774D"/>
    <w:rsid w:val="0036FC0B"/>
    <w:rsid w:val="0037357F"/>
    <w:rsid w:val="00385E4B"/>
    <w:rsid w:val="00387A69"/>
    <w:rsid w:val="0039141C"/>
    <w:rsid w:val="0039232C"/>
    <w:rsid w:val="003A2D98"/>
    <w:rsid w:val="003A7227"/>
    <w:rsid w:val="003B041A"/>
    <w:rsid w:val="003B14FB"/>
    <w:rsid w:val="003C1CBC"/>
    <w:rsid w:val="003C365D"/>
    <w:rsid w:val="003C55BE"/>
    <w:rsid w:val="003C560F"/>
    <w:rsid w:val="003C6209"/>
    <w:rsid w:val="003D7831"/>
    <w:rsid w:val="003D790E"/>
    <w:rsid w:val="003E166B"/>
    <w:rsid w:val="003E4442"/>
    <w:rsid w:val="003E445D"/>
    <w:rsid w:val="003E60C2"/>
    <w:rsid w:val="003F2581"/>
    <w:rsid w:val="003F5178"/>
    <w:rsid w:val="003F5E46"/>
    <w:rsid w:val="003F6D63"/>
    <w:rsid w:val="0040074E"/>
    <w:rsid w:val="0040206C"/>
    <w:rsid w:val="00403CEC"/>
    <w:rsid w:val="00403FAA"/>
    <w:rsid w:val="004040B6"/>
    <w:rsid w:val="00406F17"/>
    <w:rsid w:val="004076C7"/>
    <w:rsid w:val="00417229"/>
    <w:rsid w:val="004202E2"/>
    <w:rsid w:val="004221AC"/>
    <w:rsid w:val="00431234"/>
    <w:rsid w:val="004346A9"/>
    <w:rsid w:val="00440341"/>
    <w:rsid w:val="0044304B"/>
    <w:rsid w:val="0044514A"/>
    <w:rsid w:val="0044688B"/>
    <w:rsid w:val="00460968"/>
    <w:rsid w:val="00460BA8"/>
    <w:rsid w:val="004644D5"/>
    <w:rsid w:val="004648D8"/>
    <w:rsid w:val="004656A9"/>
    <w:rsid w:val="0046627D"/>
    <w:rsid w:val="00466FD4"/>
    <w:rsid w:val="00467DC3"/>
    <w:rsid w:val="004713A0"/>
    <w:rsid w:val="00471BBF"/>
    <w:rsid w:val="00474FED"/>
    <w:rsid w:val="004764A2"/>
    <w:rsid w:val="004769E5"/>
    <w:rsid w:val="00482DD2"/>
    <w:rsid w:val="00484DB0"/>
    <w:rsid w:val="00485434"/>
    <w:rsid w:val="004863B2"/>
    <w:rsid w:val="00486446"/>
    <w:rsid w:val="00487232"/>
    <w:rsid w:val="00487C8D"/>
    <w:rsid w:val="00487DAD"/>
    <w:rsid w:val="0049105B"/>
    <w:rsid w:val="00493832"/>
    <w:rsid w:val="004947CE"/>
    <w:rsid w:val="00495153"/>
    <w:rsid w:val="004A255E"/>
    <w:rsid w:val="004A4ADF"/>
    <w:rsid w:val="004B0575"/>
    <w:rsid w:val="004B3471"/>
    <w:rsid w:val="004B6496"/>
    <w:rsid w:val="004C0354"/>
    <w:rsid w:val="004C1FCB"/>
    <w:rsid w:val="004C72E0"/>
    <w:rsid w:val="004D01B5"/>
    <w:rsid w:val="004D2BC8"/>
    <w:rsid w:val="004D2FBF"/>
    <w:rsid w:val="004D3A19"/>
    <w:rsid w:val="004D4B23"/>
    <w:rsid w:val="004D79C0"/>
    <w:rsid w:val="004E0016"/>
    <w:rsid w:val="004E0BC8"/>
    <w:rsid w:val="004E2EBD"/>
    <w:rsid w:val="004F0B5E"/>
    <w:rsid w:val="004F3D4A"/>
    <w:rsid w:val="004F486F"/>
    <w:rsid w:val="004F5CBA"/>
    <w:rsid w:val="004F5D18"/>
    <w:rsid w:val="005028BF"/>
    <w:rsid w:val="00502948"/>
    <w:rsid w:val="00506DA5"/>
    <w:rsid w:val="005079D2"/>
    <w:rsid w:val="00507E4F"/>
    <w:rsid w:val="00512B9D"/>
    <w:rsid w:val="0051617A"/>
    <w:rsid w:val="00516C45"/>
    <w:rsid w:val="0052199D"/>
    <w:rsid w:val="00521FB3"/>
    <w:rsid w:val="005238DB"/>
    <w:rsid w:val="00526618"/>
    <w:rsid w:val="00527F0B"/>
    <w:rsid w:val="0053146D"/>
    <w:rsid w:val="00533AB6"/>
    <w:rsid w:val="00534017"/>
    <w:rsid w:val="00536292"/>
    <w:rsid w:val="005424CD"/>
    <w:rsid w:val="00542927"/>
    <w:rsid w:val="00544F7C"/>
    <w:rsid w:val="00546CD1"/>
    <w:rsid w:val="0054719E"/>
    <w:rsid w:val="00547FC8"/>
    <w:rsid w:val="005518B7"/>
    <w:rsid w:val="00553C0E"/>
    <w:rsid w:val="005559CC"/>
    <w:rsid w:val="00555BB0"/>
    <w:rsid w:val="0056398B"/>
    <w:rsid w:val="00572F77"/>
    <w:rsid w:val="005740EE"/>
    <w:rsid w:val="005764D4"/>
    <w:rsid w:val="0057797D"/>
    <w:rsid w:val="0058035F"/>
    <w:rsid w:val="0058037B"/>
    <w:rsid w:val="00580D13"/>
    <w:rsid w:val="00581104"/>
    <w:rsid w:val="00581BB0"/>
    <w:rsid w:val="005841E7"/>
    <w:rsid w:val="0058548E"/>
    <w:rsid w:val="00585696"/>
    <w:rsid w:val="00585F89"/>
    <w:rsid w:val="0058619B"/>
    <w:rsid w:val="005940CC"/>
    <w:rsid w:val="0059739C"/>
    <w:rsid w:val="005976C1"/>
    <w:rsid w:val="005A257B"/>
    <w:rsid w:val="005A26A6"/>
    <w:rsid w:val="005A52F4"/>
    <w:rsid w:val="005A787E"/>
    <w:rsid w:val="005B4C16"/>
    <w:rsid w:val="005C04BD"/>
    <w:rsid w:val="005C40EB"/>
    <w:rsid w:val="005C5810"/>
    <w:rsid w:val="005D28BF"/>
    <w:rsid w:val="005D34FA"/>
    <w:rsid w:val="005D3BAE"/>
    <w:rsid w:val="005D714A"/>
    <w:rsid w:val="005E200D"/>
    <w:rsid w:val="005E2BE6"/>
    <w:rsid w:val="005E3DCF"/>
    <w:rsid w:val="005E4153"/>
    <w:rsid w:val="005E4251"/>
    <w:rsid w:val="005E75FD"/>
    <w:rsid w:val="005F0414"/>
    <w:rsid w:val="005F065B"/>
    <w:rsid w:val="005F09D6"/>
    <w:rsid w:val="005F2B9D"/>
    <w:rsid w:val="005F3E16"/>
    <w:rsid w:val="005F6341"/>
    <w:rsid w:val="005F6EA0"/>
    <w:rsid w:val="00604648"/>
    <w:rsid w:val="00605326"/>
    <w:rsid w:val="0061079B"/>
    <w:rsid w:val="00610E5A"/>
    <w:rsid w:val="00614712"/>
    <w:rsid w:val="00615A7E"/>
    <w:rsid w:val="00617C71"/>
    <w:rsid w:val="00623092"/>
    <w:rsid w:val="00626879"/>
    <w:rsid w:val="0063107D"/>
    <w:rsid w:val="006318E1"/>
    <w:rsid w:val="006333B5"/>
    <w:rsid w:val="0063515B"/>
    <w:rsid w:val="00635807"/>
    <w:rsid w:val="00636AA2"/>
    <w:rsid w:val="00641B63"/>
    <w:rsid w:val="0064726A"/>
    <w:rsid w:val="00654C2A"/>
    <w:rsid w:val="00655880"/>
    <w:rsid w:val="006565D6"/>
    <w:rsid w:val="00660B82"/>
    <w:rsid w:val="006620EA"/>
    <w:rsid w:val="0066236A"/>
    <w:rsid w:val="00667DAA"/>
    <w:rsid w:val="006705AC"/>
    <w:rsid w:val="00671CCA"/>
    <w:rsid w:val="0067296D"/>
    <w:rsid w:val="00674423"/>
    <w:rsid w:val="006746CF"/>
    <w:rsid w:val="006746FA"/>
    <w:rsid w:val="00674738"/>
    <w:rsid w:val="00682454"/>
    <w:rsid w:val="00687FFB"/>
    <w:rsid w:val="00691B9E"/>
    <w:rsid w:val="006928E1"/>
    <w:rsid w:val="00694334"/>
    <w:rsid w:val="00696D80"/>
    <w:rsid w:val="00697108"/>
    <w:rsid w:val="00697C90"/>
    <w:rsid w:val="006A13D6"/>
    <w:rsid w:val="006A2027"/>
    <w:rsid w:val="006A2740"/>
    <w:rsid w:val="006A7FB2"/>
    <w:rsid w:val="006B10C2"/>
    <w:rsid w:val="006B5C97"/>
    <w:rsid w:val="006C2CEE"/>
    <w:rsid w:val="006C6C2A"/>
    <w:rsid w:val="006C7323"/>
    <w:rsid w:val="006D1294"/>
    <w:rsid w:val="006D1BA6"/>
    <w:rsid w:val="006D630A"/>
    <w:rsid w:val="006D6470"/>
    <w:rsid w:val="006F17C3"/>
    <w:rsid w:val="006F394E"/>
    <w:rsid w:val="006F3D44"/>
    <w:rsid w:val="006F5A4C"/>
    <w:rsid w:val="00705268"/>
    <w:rsid w:val="007064A7"/>
    <w:rsid w:val="007108D9"/>
    <w:rsid w:val="0071414C"/>
    <w:rsid w:val="00717D97"/>
    <w:rsid w:val="00720477"/>
    <w:rsid w:val="00725074"/>
    <w:rsid w:val="00725A73"/>
    <w:rsid w:val="00732041"/>
    <w:rsid w:val="00740B94"/>
    <w:rsid w:val="00740F40"/>
    <w:rsid w:val="0074170B"/>
    <w:rsid w:val="00741B7D"/>
    <w:rsid w:val="00743206"/>
    <w:rsid w:val="0074362C"/>
    <w:rsid w:val="00746010"/>
    <w:rsid w:val="007511EB"/>
    <w:rsid w:val="00757884"/>
    <w:rsid w:val="00757E6E"/>
    <w:rsid w:val="00760BE9"/>
    <w:rsid w:val="0076447E"/>
    <w:rsid w:val="00765056"/>
    <w:rsid w:val="00766141"/>
    <w:rsid w:val="00770E9E"/>
    <w:rsid w:val="0077189A"/>
    <w:rsid w:val="0077205A"/>
    <w:rsid w:val="00774040"/>
    <w:rsid w:val="00774998"/>
    <w:rsid w:val="0078637B"/>
    <w:rsid w:val="007876F3"/>
    <w:rsid w:val="00790EE6"/>
    <w:rsid w:val="0079745E"/>
    <w:rsid w:val="007A12A0"/>
    <w:rsid w:val="007A232D"/>
    <w:rsid w:val="007A745F"/>
    <w:rsid w:val="007B1033"/>
    <w:rsid w:val="007B1FD9"/>
    <w:rsid w:val="007B50C1"/>
    <w:rsid w:val="007C3474"/>
    <w:rsid w:val="007C3562"/>
    <w:rsid w:val="007C7895"/>
    <w:rsid w:val="007D0522"/>
    <w:rsid w:val="007D2751"/>
    <w:rsid w:val="007D355C"/>
    <w:rsid w:val="007D3FE3"/>
    <w:rsid w:val="007D43A6"/>
    <w:rsid w:val="007D605D"/>
    <w:rsid w:val="007D6374"/>
    <w:rsid w:val="007D74D7"/>
    <w:rsid w:val="007E08CF"/>
    <w:rsid w:val="007E2FBA"/>
    <w:rsid w:val="007E3930"/>
    <w:rsid w:val="007F7470"/>
    <w:rsid w:val="007F7EF9"/>
    <w:rsid w:val="008007F4"/>
    <w:rsid w:val="00800C5E"/>
    <w:rsid w:val="00805338"/>
    <w:rsid w:val="0080547B"/>
    <w:rsid w:val="00806EE2"/>
    <w:rsid w:val="00812C68"/>
    <w:rsid w:val="00814574"/>
    <w:rsid w:val="00814DDE"/>
    <w:rsid w:val="00814F56"/>
    <w:rsid w:val="00815075"/>
    <w:rsid w:val="00815AEB"/>
    <w:rsid w:val="00815EA5"/>
    <w:rsid w:val="008165C7"/>
    <w:rsid w:val="00816FDB"/>
    <w:rsid w:val="00823FC9"/>
    <w:rsid w:val="008244AA"/>
    <w:rsid w:val="0082450A"/>
    <w:rsid w:val="00825059"/>
    <w:rsid w:val="008253F9"/>
    <w:rsid w:val="00831C21"/>
    <w:rsid w:val="00832EC4"/>
    <w:rsid w:val="00833926"/>
    <w:rsid w:val="00833AD8"/>
    <w:rsid w:val="008347FC"/>
    <w:rsid w:val="00837C3A"/>
    <w:rsid w:val="00841008"/>
    <w:rsid w:val="00841296"/>
    <w:rsid w:val="00842757"/>
    <w:rsid w:val="00846E5F"/>
    <w:rsid w:val="0085084D"/>
    <w:rsid w:val="008517F6"/>
    <w:rsid w:val="008545D2"/>
    <w:rsid w:val="008548DE"/>
    <w:rsid w:val="008659B2"/>
    <w:rsid w:val="008750DC"/>
    <w:rsid w:val="00876001"/>
    <w:rsid w:val="0087716D"/>
    <w:rsid w:val="008813B2"/>
    <w:rsid w:val="0088291E"/>
    <w:rsid w:val="00884A15"/>
    <w:rsid w:val="008894B1"/>
    <w:rsid w:val="00892807"/>
    <w:rsid w:val="008939C8"/>
    <w:rsid w:val="00894091"/>
    <w:rsid w:val="0089707E"/>
    <w:rsid w:val="008A02AA"/>
    <w:rsid w:val="008A1159"/>
    <w:rsid w:val="008A1513"/>
    <w:rsid w:val="008A3691"/>
    <w:rsid w:val="008A6DD5"/>
    <w:rsid w:val="008A72A3"/>
    <w:rsid w:val="008B0B52"/>
    <w:rsid w:val="008B13D1"/>
    <w:rsid w:val="008B2859"/>
    <w:rsid w:val="008C1C43"/>
    <w:rsid w:val="008C75E6"/>
    <w:rsid w:val="008D467D"/>
    <w:rsid w:val="008D53EA"/>
    <w:rsid w:val="008D63D8"/>
    <w:rsid w:val="008E0EBB"/>
    <w:rsid w:val="008E25E8"/>
    <w:rsid w:val="008E3558"/>
    <w:rsid w:val="008E5B1F"/>
    <w:rsid w:val="008E7F18"/>
    <w:rsid w:val="008F308B"/>
    <w:rsid w:val="008F345F"/>
    <w:rsid w:val="008F68F3"/>
    <w:rsid w:val="008F7829"/>
    <w:rsid w:val="00902A84"/>
    <w:rsid w:val="00906306"/>
    <w:rsid w:val="009064DF"/>
    <w:rsid w:val="0091705D"/>
    <w:rsid w:val="00920664"/>
    <w:rsid w:val="00921CB9"/>
    <w:rsid w:val="009279DE"/>
    <w:rsid w:val="00934119"/>
    <w:rsid w:val="00934125"/>
    <w:rsid w:val="0093613A"/>
    <w:rsid w:val="00940BA3"/>
    <w:rsid w:val="00944618"/>
    <w:rsid w:val="009510AD"/>
    <w:rsid w:val="0095196F"/>
    <w:rsid w:val="00954966"/>
    <w:rsid w:val="00963DFA"/>
    <w:rsid w:val="00965D9B"/>
    <w:rsid w:val="0097137E"/>
    <w:rsid w:val="00973783"/>
    <w:rsid w:val="00981C64"/>
    <w:rsid w:val="00983865"/>
    <w:rsid w:val="00985012"/>
    <w:rsid w:val="0098645F"/>
    <w:rsid w:val="00986AD2"/>
    <w:rsid w:val="00986D07"/>
    <w:rsid w:val="0099088D"/>
    <w:rsid w:val="00992094"/>
    <w:rsid w:val="0099354E"/>
    <w:rsid w:val="00993A35"/>
    <w:rsid w:val="009A0E2E"/>
    <w:rsid w:val="009A32CE"/>
    <w:rsid w:val="009A4647"/>
    <w:rsid w:val="009A649C"/>
    <w:rsid w:val="009A716F"/>
    <w:rsid w:val="009B217E"/>
    <w:rsid w:val="009B2182"/>
    <w:rsid w:val="009B2307"/>
    <w:rsid w:val="009B5613"/>
    <w:rsid w:val="009B6333"/>
    <w:rsid w:val="009C1100"/>
    <w:rsid w:val="009C290E"/>
    <w:rsid w:val="009C438D"/>
    <w:rsid w:val="009C5B5D"/>
    <w:rsid w:val="009D0918"/>
    <w:rsid w:val="009D3389"/>
    <w:rsid w:val="009D4506"/>
    <w:rsid w:val="009D6608"/>
    <w:rsid w:val="009E0EF1"/>
    <w:rsid w:val="009E708F"/>
    <w:rsid w:val="009F061F"/>
    <w:rsid w:val="009F1BF7"/>
    <w:rsid w:val="009F308B"/>
    <w:rsid w:val="009F4E97"/>
    <w:rsid w:val="009F6C69"/>
    <w:rsid w:val="009F7838"/>
    <w:rsid w:val="00A0044B"/>
    <w:rsid w:val="00A02B6F"/>
    <w:rsid w:val="00A0376C"/>
    <w:rsid w:val="00A04490"/>
    <w:rsid w:val="00A079B4"/>
    <w:rsid w:val="00A123F6"/>
    <w:rsid w:val="00A1610A"/>
    <w:rsid w:val="00A2310D"/>
    <w:rsid w:val="00A332D4"/>
    <w:rsid w:val="00A37F1B"/>
    <w:rsid w:val="00A51882"/>
    <w:rsid w:val="00A64047"/>
    <w:rsid w:val="00A6497F"/>
    <w:rsid w:val="00A73718"/>
    <w:rsid w:val="00A739FE"/>
    <w:rsid w:val="00A73FF4"/>
    <w:rsid w:val="00A766BD"/>
    <w:rsid w:val="00A82F83"/>
    <w:rsid w:val="00A84A0F"/>
    <w:rsid w:val="00A85E4C"/>
    <w:rsid w:val="00A944F3"/>
    <w:rsid w:val="00AA3E8B"/>
    <w:rsid w:val="00AB03DA"/>
    <w:rsid w:val="00AB56CF"/>
    <w:rsid w:val="00AC0B76"/>
    <w:rsid w:val="00AC0E11"/>
    <w:rsid w:val="00AC69A6"/>
    <w:rsid w:val="00AC6AEC"/>
    <w:rsid w:val="00AC6DB4"/>
    <w:rsid w:val="00AC6F14"/>
    <w:rsid w:val="00AD2E78"/>
    <w:rsid w:val="00AD4795"/>
    <w:rsid w:val="00AE0249"/>
    <w:rsid w:val="00AE08CC"/>
    <w:rsid w:val="00AE0FFB"/>
    <w:rsid w:val="00AE1483"/>
    <w:rsid w:val="00AE3961"/>
    <w:rsid w:val="00AE3C90"/>
    <w:rsid w:val="00AE4E74"/>
    <w:rsid w:val="00AE7694"/>
    <w:rsid w:val="00AF04FA"/>
    <w:rsid w:val="00AF0F3B"/>
    <w:rsid w:val="00AF17AA"/>
    <w:rsid w:val="00AF4233"/>
    <w:rsid w:val="00AF4FC1"/>
    <w:rsid w:val="00AF5137"/>
    <w:rsid w:val="00AF5398"/>
    <w:rsid w:val="00AF6004"/>
    <w:rsid w:val="00AF7FD0"/>
    <w:rsid w:val="00B01F2C"/>
    <w:rsid w:val="00B07755"/>
    <w:rsid w:val="00B11867"/>
    <w:rsid w:val="00B12A43"/>
    <w:rsid w:val="00B155D2"/>
    <w:rsid w:val="00B17E35"/>
    <w:rsid w:val="00B206EF"/>
    <w:rsid w:val="00B24A9A"/>
    <w:rsid w:val="00B2504A"/>
    <w:rsid w:val="00B255F9"/>
    <w:rsid w:val="00B30285"/>
    <w:rsid w:val="00B30BD7"/>
    <w:rsid w:val="00B32BE1"/>
    <w:rsid w:val="00B35F68"/>
    <w:rsid w:val="00B36432"/>
    <w:rsid w:val="00B36D57"/>
    <w:rsid w:val="00B41254"/>
    <w:rsid w:val="00B419F0"/>
    <w:rsid w:val="00B51435"/>
    <w:rsid w:val="00B53302"/>
    <w:rsid w:val="00B6020C"/>
    <w:rsid w:val="00B605BF"/>
    <w:rsid w:val="00B60BF3"/>
    <w:rsid w:val="00B64AEF"/>
    <w:rsid w:val="00B67152"/>
    <w:rsid w:val="00B728D9"/>
    <w:rsid w:val="00B74664"/>
    <w:rsid w:val="00B76CAD"/>
    <w:rsid w:val="00B80A2B"/>
    <w:rsid w:val="00B81662"/>
    <w:rsid w:val="00B840BD"/>
    <w:rsid w:val="00B85328"/>
    <w:rsid w:val="00B86014"/>
    <w:rsid w:val="00BA024C"/>
    <w:rsid w:val="00BA033C"/>
    <w:rsid w:val="00BA2806"/>
    <w:rsid w:val="00BA4013"/>
    <w:rsid w:val="00BB2690"/>
    <w:rsid w:val="00BB5EAB"/>
    <w:rsid w:val="00BB752E"/>
    <w:rsid w:val="00BC066C"/>
    <w:rsid w:val="00BC11D3"/>
    <w:rsid w:val="00BC1523"/>
    <w:rsid w:val="00BC30BA"/>
    <w:rsid w:val="00BC59C1"/>
    <w:rsid w:val="00BC6F90"/>
    <w:rsid w:val="00BC7361"/>
    <w:rsid w:val="00BD1FE9"/>
    <w:rsid w:val="00BD340E"/>
    <w:rsid w:val="00BD43A0"/>
    <w:rsid w:val="00BD4ED2"/>
    <w:rsid w:val="00BE31CD"/>
    <w:rsid w:val="00BE6323"/>
    <w:rsid w:val="00BF0ED7"/>
    <w:rsid w:val="00BF2115"/>
    <w:rsid w:val="00BF24D7"/>
    <w:rsid w:val="00BF2522"/>
    <w:rsid w:val="00BF5CB6"/>
    <w:rsid w:val="00C018EA"/>
    <w:rsid w:val="00C028A2"/>
    <w:rsid w:val="00C05615"/>
    <w:rsid w:val="00C07AAE"/>
    <w:rsid w:val="00C11512"/>
    <w:rsid w:val="00C123AF"/>
    <w:rsid w:val="00C15E2C"/>
    <w:rsid w:val="00C166CD"/>
    <w:rsid w:val="00C20F5A"/>
    <w:rsid w:val="00C233D5"/>
    <w:rsid w:val="00C26C9E"/>
    <w:rsid w:val="00C27B9E"/>
    <w:rsid w:val="00C30689"/>
    <w:rsid w:val="00C31804"/>
    <w:rsid w:val="00C35979"/>
    <w:rsid w:val="00C40959"/>
    <w:rsid w:val="00C4178B"/>
    <w:rsid w:val="00C427AB"/>
    <w:rsid w:val="00C4541B"/>
    <w:rsid w:val="00C45A6A"/>
    <w:rsid w:val="00C47662"/>
    <w:rsid w:val="00C5269D"/>
    <w:rsid w:val="00C53965"/>
    <w:rsid w:val="00C564C8"/>
    <w:rsid w:val="00C577FB"/>
    <w:rsid w:val="00C60062"/>
    <w:rsid w:val="00C6293C"/>
    <w:rsid w:val="00C63DC3"/>
    <w:rsid w:val="00C672BC"/>
    <w:rsid w:val="00C70683"/>
    <w:rsid w:val="00C73251"/>
    <w:rsid w:val="00C75DF3"/>
    <w:rsid w:val="00C8202F"/>
    <w:rsid w:val="00C83197"/>
    <w:rsid w:val="00C84B80"/>
    <w:rsid w:val="00C929E8"/>
    <w:rsid w:val="00C92BD8"/>
    <w:rsid w:val="00C93DD9"/>
    <w:rsid w:val="00C94A1F"/>
    <w:rsid w:val="00C97CE7"/>
    <w:rsid w:val="00C97DBF"/>
    <w:rsid w:val="00CA309C"/>
    <w:rsid w:val="00CA50DE"/>
    <w:rsid w:val="00CA64E3"/>
    <w:rsid w:val="00CA71A6"/>
    <w:rsid w:val="00CA7B68"/>
    <w:rsid w:val="00CB07D5"/>
    <w:rsid w:val="00CB4595"/>
    <w:rsid w:val="00CB4C64"/>
    <w:rsid w:val="00CB51B5"/>
    <w:rsid w:val="00CB776D"/>
    <w:rsid w:val="00CC1AC3"/>
    <w:rsid w:val="00CC3311"/>
    <w:rsid w:val="00CC39BD"/>
    <w:rsid w:val="00CC5C90"/>
    <w:rsid w:val="00CC62F6"/>
    <w:rsid w:val="00CD0D6C"/>
    <w:rsid w:val="00CD7BE3"/>
    <w:rsid w:val="00CE001A"/>
    <w:rsid w:val="00CE17AB"/>
    <w:rsid w:val="00CE27C2"/>
    <w:rsid w:val="00CE5ADF"/>
    <w:rsid w:val="00CE6F71"/>
    <w:rsid w:val="00CE73A7"/>
    <w:rsid w:val="00CE7CCF"/>
    <w:rsid w:val="00CF05B0"/>
    <w:rsid w:val="00CF0DC2"/>
    <w:rsid w:val="00CF23D2"/>
    <w:rsid w:val="00CF25F5"/>
    <w:rsid w:val="00CF56A5"/>
    <w:rsid w:val="00CF571D"/>
    <w:rsid w:val="00CF60E0"/>
    <w:rsid w:val="00D0067D"/>
    <w:rsid w:val="00D02B78"/>
    <w:rsid w:val="00D03E10"/>
    <w:rsid w:val="00D05D07"/>
    <w:rsid w:val="00D10103"/>
    <w:rsid w:val="00D10B45"/>
    <w:rsid w:val="00D11AC6"/>
    <w:rsid w:val="00D12427"/>
    <w:rsid w:val="00D1571C"/>
    <w:rsid w:val="00D24FB8"/>
    <w:rsid w:val="00D2581A"/>
    <w:rsid w:val="00D269D5"/>
    <w:rsid w:val="00D35232"/>
    <w:rsid w:val="00D35B90"/>
    <w:rsid w:val="00D36232"/>
    <w:rsid w:val="00D37FA7"/>
    <w:rsid w:val="00D44EDA"/>
    <w:rsid w:val="00D4661F"/>
    <w:rsid w:val="00D46D38"/>
    <w:rsid w:val="00D471D7"/>
    <w:rsid w:val="00D472EF"/>
    <w:rsid w:val="00D538B2"/>
    <w:rsid w:val="00D637EE"/>
    <w:rsid w:val="00D6444B"/>
    <w:rsid w:val="00D71D8D"/>
    <w:rsid w:val="00D72FBE"/>
    <w:rsid w:val="00D76013"/>
    <w:rsid w:val="00D76156"/>
    <w:rsid w:val="00D77DCE"/>
    <w:rsid w:val="00D805C2"/>
    <w:rsid w:val="00D81706"/>
    <w:rsid w:val="00D82025"/>
    <w:rsid w:val="00D8788A"/>
    <w:rsid w:val="00D90326"/>
    <w:rsid w:val="00D91795"/>
    <w:rsid w:val="00D92239"/>
    <w:rsid w:val="00D93605"/>
    <w:rsid w:val="00D9651F"/>
    <w:rsid w:val="00D96E97"/>
    <w:rsid w:val="00DA1ADB"/>
    <w:rsid w:val="00DA256B"/>
    <w:rsid w:val="00DA3A5C"/>
    <w:rsid w:val="00DA5CB2"/>
    <w:rsid w:val="00DA7469"/>
    <w:rsid w:val="00DA7CB7"/>
    <w:rsid w:val="00DB1AC1"/>
    <w:rsid w:val="00DB60F2"/>
    <w:rsid w:val="00DC67A4"/>
    <w:rsid w:val="00DC6B22"/>
    <w:rsid w:val="00DC7E82"/>
    <w:rsid w:val="00DD188B"/>
    <w:rsid w:val="00DD5647"/>
    <w:rsid w:val="00DE21B3"/>
    <w:rsid w:val="00DE392A"/>
    <w:rsid w:val="00DE5C46"/>
    <w:rsid w:val="00DE5F46"/>
    <w:rsid w:val="00DF2BEE"/>
    <w:rsid w:val="00DF5C67"/>
    <w:rsid w:val="00E00FE9"/>
    <w:rsid w:val="00E01E86"/>
    <w:rsid w:val="00E10AAA"/>
    <w:rsid w:val="00E136D4"/>
    <w:rsid w:val="00E13887"/>
    <w:rsid w:val="00E17D0C"/>
    <w:rsid w:val="00E23DD6"/>
    <w:rsid w:val="00E26E17"/>
    <w:rsid w:val="00E3254A"/>
    <w:rsid w:val="00E32A73"/>
    <w:rsid w:val="00E34157"/>
    <w:rsid w:val="00E34C29"/>
    <w:rsid w:val="00E37E7A"/>
    <w:rsid w:val="00E40510"/>
    <w:rsid w:val="00E42B69"/>
    <w:rsid w:val="00E45AA4"/>
    <w:rsid w:val="00E462C8"/>
    <w:rsid w:val="00E46C14"/>
    <w:rsid w:val="00E5043F"/>
    <w:rsid w:val="00E50689"/>
    <w:rsid w:val="00E507C1"/>
    <w:rsid w:val="00E52829"/>
    <w:rsid w:val="00E52838"/>
    <w:rsid w:val="00E52858"/>
    <w:rsid w:val="00E550B6"/>
    <w:rsid w:val="00E559AE"/>
    <w:rsid w:val="00E62D66"/>
    <w:rsid w:val="00E64334"/>
    <w:rsid w:val="00E67135"/>
    <w:rsid w:val="00E67CF4"/>
    <w:rsid w:val="00E714FC"/>
    <w:rsid w:val="00E75802"/>
    <w:rsid w:val="00E75C27"/>
    <w:rsid w:val="00E75C31"/>
    <w:rsid w:val="00E80029"/>
    <w:rsid w:val="00E84E60"/>
    <w:rsid w:val="00E850D0"/>
    <w:rsid w:val="00E85D62"/>
    <w:rsid w:val="00E87CFA"/>
    <w:rsid w:val="00E945A6"/>
    <w:rsid w:val="00E97C27"/>
    <w:rsid w:val="00EA0900"/>
    <w:rsid w:val="00EA6E0E"/>
    <w:rsid w:val="00EB03D1"/>
    <w:rsid w:val="00EB0AA2"/>
    <w:rsid w:val="00EB17CD"/>
    <w:rsid w:val="00EB1F12"/>
    <w:rsid w:val="00EB2B51"/>
    <w:rsid w:val="00EB7511"/>
    <w:rsid w:val="00EC085E"/>
    <w:rsid w:val="00ED0163"/>
    <w:rsid w:val="00ED456E"/>
    <w:rsid w:val="00EE19DF"/>
    <w:rsid w:val="00EE1C8C"/>
    <w:rsid w:val="00EE45A7"/>
    <w:rsid w:val="00EE4C12"/>
    <w:rsid w:val="00EF12B7"/>
    <w:rsid w:val="00EF331D"/>
    <w:rsid w:val="00EF3F7D"/>
    <w:rsid w:val="00EF7972"/>
    <w:rsid w:val="00EF7D7F"/>
    <w:rsid w:val="00F03430"/>
    <w:rsid w:val="00F07DB4"/>
    <w:rsid w:val="00F13CD1"/>
    <w:rsid w:val="00F1487E"/>
    <w:rsid w:val="00F163BE"/>
    <w:rsid w:val="00F21D52"/>
    <w:rsid w:val="00F249FB"/>
    <w:rsid w:val="00F30B85"/>
    <w:rsid w:val="00F34DEB"/>
    <w:rsid w:val="00F3579A"/>
    <w:rsid w:val="00F372CF"/>
    <w:rsid w:val="00F40DFD"/>
    <w:rsid w:val="00F418DE"/>
    <w:rsid w:val="00F43419"/>
    <w:rsid w:val="00F51ADB"/>
    <w:rsid w:val="00F537FE"/>
    <w:rsid w:val="00F550D2"/>
    <w:rsid w:val="00F5542E"/>
    <w:rsid w:val="00F57010"/>
    <w:rsid w:val="00F57731"/>
    <w:rsid w:val="00F5773E"/>
    <w:rsid w:val="00F62B5E"/>
    <w:rsid w:val="00F639DC"/>
    <w:rsid w:val="00F65564"/>
    <w:rsid w:val="00F6581E"/>
    <w:rsid w:val="00F65B1B"/>
    <w:rsid w:val="00F67A36"/>
    <w:rsid w:val="00F870A5"/>
    <w:rsid w:val="00F918C8"/>
    <w:rsid w:val="00F91A9D"/>
    <w:rsid w:val="00F91E7C"/>
    <w:rsid w:val="00F97BF7"/>
    <w:rsid w:val="00FA1177"/>
    <w:rsid w:val="00FA536E"/>
    <w:rsid w:val="00FA5FE7"/>
    <w:rsid w:val="00FA6C2B"/>
    <w:rsid w:val="00FA73FE"/>
    <w:rsid w:val="00FB0A1F"/>
    <w:rsid w:val="00FB3DAE"/>
    <w:rsid w:val="00FB60C9"/>
    <w:rsid w:val="00FC307E"/>
    <w:rsid w:val="00FC4D80"/>
    <w:rsid w:val="00FC66B5"/>
    <w:rsid w:val="00FC6DDF"/>
    <w:rsid w:val="00FD2286"/>
    <w:rsid w:val="00FD387E"/>
    <w:rsid w:val="00FD4878"/>
    <w:rsid w:val="00FD6053"/>
    <w:rsid w:val="00FD653C"/>
    <w:rsid w:val="00FD73DD"/>
    <w:rsid w:val="00FE1D67"/>
    <w:rsid w:val="00FE494B"/>
    <w:rsid w:val="00FE5918"/>
    <w:rsid w:val="00FE5BD3"/>
    <w:rsid w:val="00FE6AEF"/>
    <w:rsid w:val="00FE76AD"/>
    <w:rsid w:val="00FF02DD"/>
    <w:rsid w:val="00FF045F"/>
    <w:rsid w:val="00FF3242"/>
    <w:rsid w:val="00FF4806"/>
    <w:rsid w:val="00FF4BEF"/>
    <w:rsid w:val="00FF6601"/>
    <w:rsid w:val="00FF6A02"/>
    <w:rsid w:val="01779855"/>
    <w:rsid w:val="01B76F63"/>
    <w:rsid w:val="02138938"/>
    <w:rsid w:val="02D1374C"/>
    <w:rsid w:val="05B63740"/>
    <w:rsid w:val="060A619E"/>
    <w:rsid w:val="06FBC81F"/>
    <w:rsid w:val="0853CF13"/>
    <w:rsid w:val="090A0F85"/>
    <w:rsid w:val="091DB99F"/>
    <w:rsid w:val="09F1FD54"/>
    <w:rsid w:val="0AAFE3B8"/>
    <w:rsid w:val="0AE785CD"/>
    <w:rsid w:val="0B5E51A9"/>
    <w:rsid w:val="0BA0E9A9"/>
    <w:rsid w:val="0EC56E77"/>
    <w:rsid w:val="0F9827D7"/>
    <w:rsid w:val="100A36ED"/>
    <w:rsid w:val="1090402B"/>
    <w:rsid w:val="1170F3C2"/>
    <w:rsid w:val="11DF94CA"/>
    <w:rsid w:val="124E5D74"/>
    <w:rsid w:val="13493F8E"/>
    <w:rsid w:val="13C6C98B"/>
    <w:rsid w:val="13E8A15F"/>
    <w:rsid w:val="1456C5FE"/>
    <w:rsid w:val="147E95D7"/>
    <w:rsid w:val="14E50FEF"/>
    <w:rsid w:val="1533AEB2"/>
    <w:rsid w:val="15C41BE3"/>
    <w:rsid w:val="164CC434"/>
    <w:rsid w:val="17E89495"/>
    <w:rsid w:val="1A459942"/>
    <w:rsid w:val="1BA68025"/>
    <w:rsid w:val="1DB8185E"/>
    <w:rsid w:val="1E020457"/>
    <w:rsid w:val="1FB59D29"/>
    <w:rsid w:val="1FB62CD7"/>
    <w:rsid w:val="231F3FB7"/>
    <w:rsid w:val="232659A2"/>
    <w:rsid w:val="2661E558"/>
    <w:rsid w:val="26BD1130"/>
    <w:rsid w:val="28101484"/>
    <w:rsid w:val="28A0E2AC"/>
    <w:rsid w:val="28F0E7BB"/>
    <w:rsid w:val="28F27B52"/>
    <w:rsid w:val="2AE418D2"/>
    <w:rsid w:val="2B6F2586"/>
    <w:rsid w:val="2B91CA1B"/>
    <w:rsid w:val="2BC623DF"/>
    <w:rsid w:val="2BEA4491"/>
    <w:rsid w:val="2D15D673"/>
    <w:rsid w:val="2D5C354A"/>
    <w:rsid w:val="2DBDFD70"/>
    <w:rsid w:val="2E69B1E4"/>
    <w:rsid w:val="2E9B4AB6"/>
    <w:rsid w:val="2F632EC8"/>
    <w:rsid w:val="3069D1DB"/>
    <w:rsid w:val="30AF1DF0"/>
    <w:rsid w:val="315BEF85"/>
    <w:rsid w:val="31EC3DB4"/>
    <w:rsid w:val="3200F332"/>
    <w:rsid w:val="321E8129"/>
    <w:rsid w:val="3294FCE2"/>
    <w:rsid w:val="330B4F3B"/>
    <w:rsid w:val="3323677D"/>
    <w:rsid w:val="33EEE5A7"/>
    <w:rsid w:val="341EF695"/>
    <w:rsid w:val="34D32764"/>
    <w:rsid w:val="34D76DAD"/>
    <w:rsid w:val="35CF2C78"/>
    <w:rsid w:val="361441AC"/>
    <w:rsid w:val="370F3FE3"/>
    <w:rsid w:val="39FACE78"/>
    <w:rsid w:val="3A3A1944"/>
    <w:rsid w:val="3A4DCD7D"/>
    <w:rsid w:val="3B4355F6"/>
    <w:rsid w:val="3B905F99"/>
    <w:rsid w:val="3BB32EEF"/>
    <w:rsid w:val="3CA3892E"/>
    <w:rsid w:val="3D6647E9"/>
    <w:rsid w:val="3F22D493"/>
    <w:rsid w:val="3FA1BD88"/>
    <w:rsid w:val="408F1FF8"/>
    <w:rsid w:val="445C064E"/>
    <w:rsid w:val="47F8AB91"/>
    <w:rsid w:val="4949B9A0"/>
    <w:rsid w:val="4ABE8B03"/>
    <w:rsid w:val="4B94FA35"/>
    <w:rsid w:val="4E869CD2"/>
    <w:rsid w:val="4F4479F4"/>
    <w:rsid w:val="4F6AC80A"/>
    <w:rsid w:val="53D893E3"/>
    <w:rsid w:val="571C72CC"/>
    <w:rsid w:val="586D8EBA"/>
    <w:rsid w:val="587A0AD4"/>
    <w:rsid w:val="59C29252"/>
    <w:rsid w:val="5BBC0632"/>
    <w:rsid w:val="5D010DC6"/>
    <w:rsid w:val="5D472089"/>
    <w:rsid w:val="5DA07AFC"/>
    <w:rsid w:val="5DFD7BC9"/>
    <w:rsid w:val="5FAB9581"/>
    <w:rsid w:val="608F7755"/>
    <w:rsid w:val="609AEA1C"/>
    <w:rsid w:val="62F0CD0B"/>
    <w:rsid w:val="65037F73"/>
    <w:rsid w:val="659F5B64"/>
    <w:rsid w:val="66175E38"/>
    <w:rsid w:val="6A865BDC"/>
    <w:rsid w:val="6C0E9CE8"/>
    <w:rsid w:val="6CF9CAAC"/>
    <w:rsid w:val="6DBC2E6C"/>
    <w:rsid w:val="6E3E3A57"/>
    <w:rsid w:val="6EC1835E"/>
    <w:rsid w:val="7121A191"/>
    <w:rsid w:val="72548CB5"/>
    <w:rsid w:val="73352E73"/>
    <w:rsid w:val="74D0FED4"/>
    <w:rsid w:val="75AAAB51"/>
    <w:rsid w:val="75B2CFD0"/>
    <w:rsid w:val="76878495"/>
    <w:rsid w:val="771CCA29"/>
    <w:rsid w:val="77CBF440"/>
    <w:rsid w:val="79BF2557"/>
    <w:rsid w:val="7D281FAE"/>
    <w:rsid w:val="7EC55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888B4C"/>
  <w15:docId w15:val="{4F577FBD-09D6-4E9F-8390-477C9701EA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3926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F331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331D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833926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AC0E1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C0E11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AC0E11"/>
  </w:style>
  <w:style w:type="character" w:styleId="LineNumber">
    <w:name w:val="line number"/>
    <w:basedOn w:val="DefaultParagraphFont"/>
    <w:uiPriority w:val="99"/>
    <w:semiHidden/>
    <w:unhideWhenUsed/>
    <w:rsid w:val="0058548E"/>
  </w:style>
  <w:style w:type="character" w:styleId="CommentReference">
    <w:name w:val="annotation reference"/>
    <w:basedOn w:val="DefaultParagraphFont"/>
    <w:uiPriority w:val="99"/>
    <w:semiHidden/>
    <w:unhideWhenUsed/>
    <w:rsid w:val="0010610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0610F"/>
    <w:pPr>
      <w:spacing w:after="160"/>
    </w:pPr>
    <w:rPr>
      <w:rFonts w:asciiTheme="minorHAnsi" w:eastAsiaTheme="minorHAnsi" w:hAnsiTheme="minorHAnsi" w:cstheme="minorBidi"/>
      <w:sz w:val="20"/>
      <w:szCs w:val="20"/>
      <w:lang w:val="da-DK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0610F"/>
    <w:rPr>
      <w:sz w:val="20"/>
      <w:szCs w:val="20"/>
      <w:lang w:val="da-DK"/>
    </w:rPr>
  </w:style>
  <w:style w:type="table" w:customStyle="1" w:styleId="TableGridLight1">
    <w:name w:val="Table Grid Light1"/>
    <w:basedOn w:val="TableNormal"/>
    <w:uiPriority w:val="40"/>
    <w:rsid w:val="0010610F"/>
    <w:rPr>
      <w:sz w:val="22"/>
      <w:szCs w:val="22"/>
      <w:lang w:val="da-DK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3251"/>
    <w:pPr>
      <w:spacing w:after="0"/>
    </w:pPr>
    <w:rPr>
      <w:rFonts w:ascii="Times New Roman" w:eastAsia="Times New Roman" w:hAnsi="Times New Roman" w:cs="Times New Roman"/>
      <w:b/>
      <w:bCs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3251"/>
    <w:rPr>
      <w:rFonts w:ascii="Times New Roman" w:eastAsia="Times New Roman" w:hAnsi="Times New Roman" w:cs="Times New Roman"/>
      <w:b/>
      <w:bCs/>
      <w:sz w:val="20"/>
      <w:szCs w:val="20"/>
      <w:lang w:val="da-DK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CE27C2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E27C2"/>
    <w:rPr>
      <w:rFonts w:ascii="Times New Roman" w:eastAsia="Times New Roman" w:hAnsi="Times New Roman" w:cs="Times New Roman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CE27C2"/>
    <w:pPr>
      <w:spacing w:line="360" w:lineRule="auto"/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CE27C2"/>
    <w:rPr>
      <w:rFonts w:ascii="Times New Roman" w:eastAsia="Times New Roman" w:hAnsi="Times New Roman" w:cs="Times New Roman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4D4B23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4B23"/>
    <w:rPr>
      <w:rFonts w:ascii="Times New Roman" w:eastAsia="Times New Roman" w:hAnsi="Times New Roman" w:cs="Times New Roman"/>
      <w:lang w:eastAsia="en-GB"/>
    </w:rPr>
  </w:style>
  <w:style w:type="paragraph" w:styleId="Revision">
    <w:name w:val="Revision"/>
    <w:hidden/>
    <w:uiPriority w:val="99"/>
    <w:semiHidden/>
    <w:rsid w:val="00F65B1B"/>
    <w:rPr>
      <w:rFonts w:ascii="Times New Roman" w:eastAsia="Times New Roman" w:hAnsi="Times New Roman" w:cs="Times New Roman"/>
      <w:lang w:eastAsia="en-GB"/>
    </w:rPr>
  </w:style>
  <w:style w:type="table" w:styleId="TableGridLight">
    <w:name w:val="Grid Table Light"/>
    <w:basedOn w:val="TableNormal"/>
    <w:uiPriority w:val="40"/>
    <w:rsid w:val="00A84A0F"/>
    <w:rPr>
      <w:sz w:val="22"/>
      <w:szCs w:val="22"/>
      <w:lang w:val="da-DK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DefaultParagraphFont"/>
    <w:uiPriority w:val="99"/>
    <w:unhideWhenUsed/>
    <w:rsid w:val="0021256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12568"/>
    <w:rPr>
      <w:color w:val="605E5C"/>
      <w:shd w:val="clear" w:color="auto" w:fill="E1DFDD"/>
    </w:rPr>
  </w:style>
  <w:style w:type="character" w:customStyle="1" w:styleId="normaltextrun">
    <w:name w:val="normaltextrun"/>
    <w:basedOn w:val="DefaultParagraphFont"/>
    <w:rsid w:val="0099088D"/>
  </w:style>
  <w:style w:type="character" w:customStyle="1" w:styleId="eop">
    <w:name w:val="eop"/>
    <w:basedOn w:val="DefaultParagraphFont"/>
    <w:rsid w:val="0099088D"/>
  </w:style>
  <w:style w:type="table" w:styleId="GridTable2">
    <w:name w:val="Grid Table 2"/>
    <w:basedOn w:val="TableNormal"/>
    <w:uiPriority w:val="47"/>
    <w:rsid w:val="0077205A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07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22A9E0C707C9A4F816A168449602E8D" ma:contentTypeVersion="11" ma:contentTypeDescription="Create a new document." ma:contentTypeScope="" ma:versionID="553870408ed4fb7f9bc8b0e0e62d1652">
  <xsd:schema xmlns:xsd="http://www.w3.org/2001/XMLSchema" xmlns:xs="http://www.w3.org/2001/XMLSchema" xmlns:p="http://schemas.microsoft.com/office/2006/metadata/properties" xmlns:ns3="12bc3f5e-4738-49b2-be7b-069410c942bf" targetNamespace="http://schemas.microsoft.com/office/2006/metadata/properties" ma:root="true" ma:fieldsID="a40d64a3353be63cfcc7eecb3f3d12f1" ns3:_="">
    <xsd:import namespace="12bc3f5e-4738-49b2-be7b-069410c942b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LengthInSecond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2bc3f5e-4738-49b2-be7b-069410c942b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3" nillable="true" ma:displayName="Length (seconds)" ma:internalName="MediaLengthInSeconds" ma:readOnly="true">
      <xsd:simpleType>
        <xsd:restriction base="dms:Unknown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D912183-D702-4A37-855B-8E81071C033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4BB06B3B-24B7-4772-935C-0C52B4C3F95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B99B713-45B5-42DD-A4BF-AFA3B6BDA6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04C4BEC-71F3-44AC-B6D2-6F8C1E22639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2bc3f5e-4738-49b2-be7b-069410c942b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3</Pages>
  <Words>862</Words>
  <Characters>4920</Characters>
  <Application>Microsoft Office Word</Application>
  <DocSecurity>0</DocSecurity>
  <Lines>41</Lines>
  <Paragraphs>11</Paragraphs>
  <ScaleCrop>false</ScaleCrop>
  <Company/>
  <LinksUpToDate>false</LinksUpToDate>
  <CharactersWithSpaces>5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tlev Egeskov Brodersen</dc:creator>
  <cp:keywords/>
  <cp:lastModifiedBy>Ditlev Egeskov Brodersen</cp:lastModifiedBy>
  <cp:revision>63</cp:revision>
  <cp:lastPrinted>2023-08-21T12:29:00Z</cp:lastPrinted>
  <dcterms:created xsi:type="dcterms:W3CDTF">2023-08-21T09:56:00Z</dcterms:created>
  <dcterms:modified xsi:type="dcterms:W3CDTF">2023-10-06T1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22A9E0C707C9A4F816A168449602E8D</vt:lpwstr>
  </property>
</Properties>
</file>